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7B44C6" w14:textId="77777777" w:rsidR="00C83650" w:rsidRPr="00CA7201" w:rsidRDefault="00C83650" w:rsidP="00C83650">
      <w:pPr>
        <w:spacing w:line="360" w:lineRule="auto"/>
        <w:jc w:val="center"/>
        <w:rPr>
          <w:b/>
          <w:sz w:val="28"/>
          <w:szCs w:val="28"/>
        </w:rPr>
      </w:pPr>
      <w:bookmarkStart w:id="0" w:name="OLE_LINK8"/>
      <w:bookmarkStart w:id="1" w:name="_Hlk200719104"/>
      <w:r w:rsidRPr="00CA7201">
        <w:rPr>
          <w:rFonts w:hint="eastAsia"/>
          <w:b/>
          <w:i/>
          <w:sz w:val="28"/>
          <w:szCs w:val="28"/>
        </w:rPr>
        <w:t>In</w:t>
      </w:r>
      <w:r w:rsidRPr="00CA7201">
        <w:rPr>
          <w:b/>
          <w:i/>
          <w:sz w:val="28"/>
          <w:szCs w:val="28"/>
        </w:rPr>
        <w:t xml:space="preserve">-vitro </w:t>
      </w:r>
      <w:r w:rsidRPr="00CA7201">
        <w:rPr>
          <w:b/>
          <w:sz w:val="28"/>
          <w:szCs w:val="28"/>
        </w:rPr>
        <w:t xml:space="preserve">inhaled </w:t>
      </w:r>
      <w:bookmarkStart w:id="2" w:name="OLE_LINK9"/>
      <w:bookmarkStart w:id="3" w:name="OLE_LINK10"/>
      <w:r w:rsidRPr="00CA7201">
        <w:rPr>
          <w:b/>
          <w:sz w:val="28"/>
          <w:szCs w:val="28"/>
        </w:rPr>
        <w:t>bioavailability</w:t>
      </w:r>
      <w:bookmarkEnd w:id="2"/>
      <w:bookmarkEnd w:id="3"/>
      <w:r w:rsidRPr="00CA7201">
        <w:rPr>
          <w:b/>
          <w:sz w:val="28"/>
          <w:szCs w:val="28"/>
        </w:rPr>
        <w:t xml:space="preserve"> </w:t>
      </w:r>
      <w:r w:rsidRPr="00CA7201">
        <w:rPr>
          <w:rFonts w:hint="eastAsia"/>
          <w:b/>
          <w:sz w:val="28"/>
          <w:szCs w:val="28"/>
        </w:rPr>
        <w:t>of</w:t>
      </w:r>
      <w:r w:rsidRPr="00CA7201">
        <w:rPr>
          <w:b/>
          <w:sz w:val="28"/>
          <w:szCs w:val="28"/>
        </w:rPr>
        <w:t xml:space="preserve"> particle-bound per- and poly</w:t>
      </w:r>
      <w:bookmarkStart w:id="4" w:name="OLE_LINK585"/>
      <w:r w:rsidRPr="00CA7201">
        <w:rPr>
          <w:b/>
          <w:sz w:val="28"/>
          <w:szCs w:val="28"/>
        </w:rPr>
        <w:t>fluoroalkyl substances</w:t>
      </w:r>
      <w:bookmarkEnd w:id="0"/>
      <w:bookmarkEnd w:id="4"/>
      <w:r w:rsidRPr="00CA7201">
        <w:rPr>
          <w:b/>
          <w:sz w:val="28"/>
          <w:szCs w:val="28"/>
        </w:rPr>
        <w:t>: Affecting factors and risk assessment</w:t>
      </w:r>
    </w:p>
    <w:bookmarkEnd w:id="1"/>
    <w:p w14:paraId="560A1BA6" w14:textId="77777777" w:rsidR="00C83650" w:rsidRPr="00894AB1" w:rsidRDefault="00C83650" w:rsidP="00C83650">
      <w:pPr>
        <w:spacing w:line="360" w:lineRule="auto"/>
        <w:jc w:val="center"/>
      </w:pPr>
      <w:r>
        <w:t>Bin Wang</w:t>
      </w:r>
      <w:r w:rsidRPr="00C97D71">
        <w:rPr>
          <w:vertAlign w:val="superscript"/>
        </w:rPr>
        <w:t>1</w:t>
      </w:r>
      <w:r>
        <w:t xml:space="preserve">, </w:t>
      </w:r>
      <w:proofErr w:type="spellStart"/>
      <w:r>
        <w:t>Yiming</w:t>
      </w:r>
      <w:proofErr w:type="spellEnd"/>
      <w:r>
        <w:t xml:space="preserve"> Yao</w:t>
      </w:r>
      <w:r w:rsidRPr="00C97D71">
        <w:rPr>
          <w:vertAlign w:val="superscript"/>
        </w:rPr>
        <w:t>2</w:t>
      </w:r>
      <w:r>
        <w:rPr>
          <w:vertAlign w:val="superscript"/>
        </w:rPr>
        <w:t xml:space="preserve">, </w:t>
      </w:r>
      <w:r w:rsidRPr="00C97D71">
        <w:rPr>
          <w:vertAlign w:val="superscript"/>
        </w:rPr>
        <w:t>*</w:t>
      </w:r>
      <w:r>
        <w:t xml:space="preserve">, </w:t>
      </w:r>
      <w:proofErr w:type="spellStart"/>
      <w:r>
        <w:t>Hongwen</w:t>
      </w:r>
      <w:proofErr w:type="spellEnd"/>
      <w:r>
        <w:t xml:space="preserve"> Sun</w:t>
      </w:r>
      <w:r w:rsidRPr="00C97D71">
        <w:rPr>
          <w:vertAlign w:val="superscript"/>
        </w:rPr>
        <w:t>2</w:t>
      </w:r>
      <w:r>
        <w:rPr>
          <w:vertAlign w:val="superscript"/>
        </w:rPr>
        <w:t xml:space="preserve">, </w:t>
      </w:r>
      <w:r w:rsidRPr="00C97D71">
        <w:rPr>
          <w:vertAlign w:val="superscript"/>
        </w:rPr>
        <w:t>*</w:t>
      </w:r>
    </w:p>
    <w:p w14:paraId="5CD3803A" w14:textId="77777777" w:rsidR="00C83650" w:rsidRDefault="00C83650" w:rsidP="00C83650">
      <w:pPr>
        <w:spacing w:line="360" w:lineRule="auto"/>
      </w:pPr>
      <w:bookmarkStart w:id="5" w:name="_Hlk200719009"/>
      <w:r w:rsidRPr="00C97D71">
        <w:rPr>
          <w:vertAlign w:val="superscript"/>
        </w:rPr>
        <w:t>1</w:t>
      </w:r>
      <w:r w:rsidRPr="00C97D71">
        <w:t xml:space="preserve">College of Resources and Environmental Engineering, Key Laboratory of Karst </w:t>
      </w:r>
      <w:proofErr w:type="spellStart"/>
      <w:r w:rsidRPr="00C97D71">
        <w:t>Georesources</w:t>
      </w:r>
      <w:proofErr w:type="spellEnd"/>
      <w:r w:rsidRPr="00C97D71">
        <w:t xml:space="preserve"> and Environment, Ministry of Education, Guizhou University, Guiyang 550025, China</w:t>
      </w:r>
    </w:p>
    <w:bookmarkEnd w:id="5"/>
    <w:p w14:paraId="38EB1181" w14:textId="77777777" w:rsidR="00C83650" w:rsidRPr="00025D7B" w:rsidRDefault="00C83650" w:rsidP="00C83650">
      <w:pPr>
        <w:spacing w:line="360" w:lineRule="auto"/>
        <w:rPr>
          <w:szCs w:val="24"/>
        </w:rPr>
      </w:pPr>
      <w:r w:rsidRPr="005E07A2">
        <w:rPr>
          <w:szCs w:val="24"/>
          <w:vertAlign w:val="superscript"/>
        </w:rPr>
        <w:t>2</w:t>
      </w:r>
      <w:r w:rsidRPr="00025D7B">
        <w:rPr>
          <w:szCs w:val="24"/>
        </w:rPr>
        <w:t>MOE Key Laboratory of Pollution Processes and Environmental Criteria, College of Environmental Science and Engineering, Nankai University, Tianjin 300350, China</w:t>
      </w:r>
    </w:p>
    <w:p w14:paraId="2D0B52F0" w14:textId="77777777" w:rsidR="00C83650" w:rsidRPr="00025D7B" w:rsidRDefault="00C83650" w:rsidP="00C83650">
      <w:pPr>
        <w:spacing w:line="360" w:lineRule="auto"/>
        <w:rPr>
          <w:szCs w:val="24"/>
        </w:rPr>
      </w:pPr>
      <w:r w:rsidRPr="005E07A2">
        <w:rPr>
          <w:szCs w:val="24"/>
          <w:vertAlign w:val="superscript"/>
        </w:rPr>
        <w:t>*</w:t>
      </w:r>
      <w:r w:rsidRPr="00025D7B">
        <w:rPr>
          <w:szCs w:val="24"/>
        </w:rPr>
        <w:t xml:space="preserve">Corresponding author: </w:t>
      </w:r>
      <w:proofErr w:type="spellStart"/>
      <w:r w:rsidRPr="00025D7B">
        <w:rPr>
          <w:szCs w:val="24"/>
        </w:rPr>
        <w:t>Yiming</w:t>
      </w:r>
      <w:proofErr w:type="spellEnd"/>
      <w:r w:rsidRPr="00025D7B">
        <w:rPr>
          <w:szCs w:val="24"/>
        </w:rPr>
        <w:t xml:space="preserve"> Yao</w:t>
      </w:r>
      <w:r>
        <w:rPr>
          <w:rFonts w:hint="eastAsia"/>
          <w:szCs w:val="24"/>
        </w:rPr>
        <w:t xml:space="preserve">; </w:t>
      </w:r>
      <w:proofErr w:type="spellStart"/>
      <w:r>
        <w:rPr>
          <w:rFonts w:hint="eastAsia"/>
          <w:szCs w:val="24"/>
        </w:rPr>
        <w:t>Hongwen</w:t>
      </w:r>
      <w:proofErr w:type="spellEnd"/>
      <w:r>
        <w:rPr>
          <w:rFonts w:hint="eastAsia"/>
          <w:szCs w:val="24"/>
        </w:rPr>
        <w:t xml:space="preserve"> Sun</w:t>
      </w:r>
    </w:p>
    <w:p w14:paraId="26798932" w14:textId="77777777" w:rsidR="00C83650" w:rsidRPr="00025D7B" w:rsidRDefault="00C83650" w:rsidP="00C83650">
      <w:pPr>
        <w:spacing w:line="360" w:lineRule="auto"/>
        <w:rPr>
          <w:szCs w:val="24"/>
        </w:rPr>
      </w:pPr>
      <w:r w:rsidRPr="00025D7B">
        <w:rPr>
          <w:szCs w:val="24"/>
        </w:rPr>
        <w:t>Nankai University</w:t>
      </w:r>
      <w:r>
        <w:rPr>
          <w:szCs w:val="24"/>
        </w:rPr>
        <w:t xml:space="preserve"> </w:t>
      </w:r>
    </w:p>
    <w:p w14:paraId="1F910BFF" w14:textId="77777777" w:rsidR="00C83650" w:rsidRPr="00025D7B" w:rsidRDefault="00C83650" w:rsidP="00C83650">
      <w:pPr>
        <w:spacing w:line="360" w:lineRule="auto"/>
        <w:rPr>
          <w:szCs w:val="24"/>
        </w:rPr>
      </w:pPr>
      <w:r w:rsidRPr="00025D7B">
        <w:rPr>
          <w:szCs w:val="24"/>
        </w:rPr>
        <w:t xml:space="preserve">38 </w:t>
      </w:r>
      <w:proofErr w:type="spellStart"/>
      <w:r w:rsidRPr="00025D7B">
        <w:rPr>
          <w:szCs w:val="24"/>
        </w:rPr>
        <w:t>Tongyan</w:t>
      </w:r>
      <w:proofErr w:type="spellEnd"/>
      <w:r w:rsidRPr="00025D7B">
        <w:rPr>
          <w:szCs w:val="24"/>
        </w:rPr>
        <w:t xml:space="preserve"> Road, </w:t>
      </w:r>
      <w:proofErr w:type="spellStart"/>
      <w:r w:rsidRPr="00025D7B">
        <w:rPr>
          <w:szCs w:val="24"/>
        </w:rPr>
        <w:t>Jinnan</w:t>
      </w:r>
      <w:proofErr w:type="spellEnd"/>
      <w:r w:rsidRPr="00025D7B">
        <w:rPr>
          <w:szCs w:val="24"/>
        </w:rPr>
        <w:t xml:space="preserve"> District, Tianjin 300350, China</w:t>
      </w:r>
    </w:p>
    <w:p w14:paraId="1A85FE65" w14:textId="77777777" w:rsidR="00C83650" w:rsidRPr="00025D7B" w:rsidRDefault="00C83650" w:rsidP="00C83650">
      <w:pPr>
        <w:spacing w:line="360" w:lineRule="auto"/>
        <w:rPr>
          <w:szCs w:val="24"/>
        </w:rPr>
      </w:pPr>
      <w:r w:rsidRPr="00025D7B">
        <w:rPr>
          <w:szCs w:val="24"/>
        </w:rPr>
        <w:t>Phone: 86-22-2350924</w:t>
      </w:r>
    </w:p>
    <w:p w14:paraId="217D2A7B" w14:textId="77777777" w:rsidR="00C83650" w:rsidRPr="00025D7B" w:rsidRDefault="00C83650" w:rsidP="00C83650">
      <w:pPr>
        <w:spacing w:line="360" w:lineRule="auto"/>
        <w:rPr>
          <w:szCs w:val="24"/>
        </w:rPr>
      </w:pPr>
      <w:r w:rsidRPr="00025D7B">
        <w:rPr>
          <w:szCs w:val="24"/>
        </w:rPr>
        <w:t xml:space="preserve">E-mail: </w:t>
      </w:r>
      <w:hyperlink r:id="rId7" w:history="1">
        <w:r w:rsidRPr="00025D7B">
          <w:rPr>
            <w:rStyle w:val="a8"/>
            <w:szCs w:val="24"/>
          </w:rPr>
          <w:t>yimingyao@nankai.edu.cn</w:t>
        </w:r>
      </w:hyperlink>
      <w:r>
        <w:rPr>
          <w:rFonts w:hint="eastAsia"/>
        </w:rPr>
        <w:t xml:space="preserve">  (Y. Yao); </w:t>
      </w:r>
      <w:hyperlink r:id="rId8" w:history="1">
        <w:r w:rsidRPr="009F6DFF">
          <w:rPr>
            <w:rStyle w:val="a8"/>
            <w:rFonts w:hint="eastAsia"/>
          </w:rPr>
          <w:t>sunhongwen@nankai.edu.cn</w:t>
        </w:r>
      </w:hyperlink>
      <w:r>
        <w:rPr>
          <w:rFonts w:hint="eastAsia"/>
        </w:rPr>
        <w:t xml:space="preserve"> (H. Sun)</w:t>
      </w:r>
    </w:p>
    <w:p w14:paraId="59D37697" w14:textId="77777777" w:rsidR="00C83650" w:rsidRDefault="00C83650" w:rsidP="00C83650">
      <w:pPr>
        <w:spacing w:line="360" w:lineRule="auto"/>
      </w:pPr>
      <w:r>
        <w:br w:type="page"/>
      </w:r>
    </w:p>
    <w:sdt>
      <w:sdtPr>
        <w:id w:val="502173349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theme="minorBidi"/>
          <w:b/>
          <w:bCs/>
          <w:noProof/>
          <w:color w:val="auto"/>
          <w:kern w:val="2"/>
          <w:sz w:val="24"/>
          <w:szCs w:val="22"/>
          <w:lang w:eastAsia="zh-CN"/>
        </w:rPr>
      </w:sdtEndPr>
      <w:sdtContent>
        <w:p w14:paraId="2B4C5B24" w14:textId="1F54B02D" w:rsidR="00694654" w:rsidRPr="00694654" w:rsidRDefault="00694654">
          <w:pPr>
            <w:pStyle w:val="TOC"/>
            <w:rPr>
              <w:rFonts w:ascii="Times New Roman" w:hAnsi="Times New Roman" w:cs="Times New Roman"/>
              <w:b/>
              <w:color w:val="000000" w:themeColor="text1"/>
            </w:rPr>
          </w:pPr>
          <w:r w:rsidRPr="00694654">
            <w:rPr>
              <w:rFonts w:ascii="Times New Roman" w:hAnsi="Times New Roman" w:cs="Times New Roman"/>
              <w:b/>
              <w:color w:val="000000" w:themeColor="text1"/>
            </w:rPr>
            <w:t>Table of Contents</w:t>
          </w:r>
        </w:p>
        <w:p w14:paraId="21A4DD75" w14:textId="7FECCC39" w:rsidR="00591645" w:rsidRDefault="00694654">
          <w:pPr>
            <w:pStyle w:val="TOC1"/>
            <w:tabs>
              <w:tab w:val="right" w:leader="dot" w:pos="8302"/>
            </w:tabs>
            <w:rPr>
              <w:rFonts w:asciiTheme="minorHAnsi" w:hAnsiTheme="minorHAnsi"/>
              <w:noProof/>
              <w:kern w:val="0"/>
              <w:sz w:val="22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200941021" w:history="1">
            <w:r w:rsidR="00591645" w:rsidRPr="00D7587A">
              <w:rPr>
                <w:rStyle w:val="a8"/>
                <w:noProof/>
              </w:rPr>
              <w:t>Table S1. Information of target per- and polyfluoroalkyl substances (PFAS) and corresponding mass-labelled standards.</w:t>
            </w:r>
            <w:r w:rsidR="00591645">
              <w:rPr>
                <w:noProof/>
                <w:webHidden/>
              </w:rPr>
              <w:tab/>
            </w:r>
            <w:r w:rsidR="00591645">
              <w:rPr>
                <w:noProof/>
                <w:webHidden/>
              </w:rPr>
              <w:fldChar w:fldCharType="begin"/>
            </w:r>
            <w:r w:rsidR="00591645">
              <w:rPr>
                <w:noProof/>
                <w:webHidden/>
              </w:rPr>
              <w:instrText xml:space="preserve"> PAGEREF _Toc200941021 \h </w:instrText>
            </w:r>
            <w:r w:rsidR="00591645">
              <w:rPr>
                <w:noProof/>
                <w:webHidden/>
              </w:rPr>
            </w:r>
            <w:r w:rsidR="00591645">
              <w:rPr>
                <w:noProof/>
                <w:webHidden/>
              </w:rPr>
              <w:fldChar w:fldCharType="separate"/>
            </w:r>
            <w:r w:rsidR="00591645">
              <w:rPr>
                <w:noProof/>
                <w:webHidden/>
              </w:rPr>
              <w:t>3</w:t>
            </w:r>
            <w:r w:rsidR="00591645">
              <w:rPr>
                <w:noProof/>
                <w:webHidden/>
              </w:rPr>
              <w:fldChar w:fldCharType="end"/>
            </w:r>
          </w:hyperlink>
        </w:p>
        <w:p w14:paraId="4CD08A60" w14:textId="15AF2AEB" w:rsidR="00591645" w:rsidRDefault="00591645">
          <w:pPr>
            <w:pStyle w:val="TOC1"/>
            <w:tabs>
              <w:tab w:val="right" w:leader="dot" w:pos="8302"/>
            </w:tabs>
            <w:rPr>
              <w:rFonts w:asciiTheme="minorHAnsi" w:hAnsiTheme="minorHAnsi"/>
              <w:noProof/>
              <w:kern w:val="0"/>
              <w:sz w:val="22"/>
            </w:rPr>
          </w:pPr>
          <w:hyperlink w:anchor="_Toc200941022" w:history="1">
            <w:r w:rsidRPr="00D7587A">
              <w:rPr>
                <w:rStyle w:val="a8"/>
                <w:noProof/>
              </w:rPr>
              <w:t xml:space="preserve">Table S2. Compositions of two kinds of artificial simulated lung fluid (ALF: artificial </w:t>
            </w:r>
            <w:bookmarkStart w:id="6" w:name="_GoBack"/>
            <w:bookmarkEnd w:id="6"/>
            <w:r w:rsidRPr="00D7587A">
              <w:rPr>
                <w:rStyle w:val="a8"/>
                <w:noProof/>
              </w:rPr>
              <w:t>lysosomal fluid; MGS: modified Gamble’s solution) (ng/mL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410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59598A" w14:textId="5BCE4B37" w:rsidR="00591645" w:rsidRDefault="00591645">
          <w:pPr>
            <w:pStyle w:val="TOC1"/>
            <w:tabs>
              <w:tab w:val="right" w:leader="dot" w:pos="8302"/>
            </w:tabs>
            <w:rPr>
              <w:rFonts w:asciiTheme="minorHAnsi" w:hAnsiTheme="minorHAnsi"/>
              <w:noProof/>
              <w:kern w:val="0"/>
              <w:sz w:val="22"/>
            </w:rPr>
          </w:pPr>
          <w:hyperlink w:anchor="_Toc200941023" w:history="1">
            <w:r w:rsidRPr="00D7587A">
              <w:rPr>
                <w:rStyle w:val="a8"/>
                <w:noProof/>
              </w:rPr>
              <w:t>Table S3. Information limits of quantification (LOQs, ng/L), matrix-spiked recoveries (MSR, %), procedural blanks (ng/mL) and method detection limits (MDLs, ng/mL) of target compound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410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CD0D14" w14:textId="30767EA8" w:rsidR="00591645" w:rsidRDefault="00591645">
          <w:pPr>
            <w:pStyle w:val="TOC1"/>
            <w:tabs>
              <w:tab w:val="right" w:leader="dot" w:pos="8302"/>
            </w:tabs>
            <w:rPr>
              <w:rFonts w:asciiTheme="minorHAnsi" w:hAnsiTheme="minorHAnsi"/>
              <w:noProof/>
              <w:kern w:val="0"/>
              <w:sz w:val="22"/>
            </w:rPr>
          </w:pPr>
          <w:hyperlink w:anchor="_Toc200941024" w:history="1">
            <w:r w:rsidRPr="00D7587A">
              <w:rPr>
                <w:rStyle w:val="a8"/>
                <w:noProof/>
              </w:rPr>
              <w:t>Table S4. Parameters used in risk assessments (Yu et al., 2018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410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7B7B2E" w14:textId="26786E27" w:rsidR="00591645" w:rsidRDefault="00591645">
          <w:pPr>
            <w:pStyle w:val="TOC1"/>
            <w:tabs>
              <w:tab w:val="right" w:leader="dot" w:pos="8302"/>
            </w:tabs>
            <w:rPr>
              <w:rFonts w:asciiTheme="minorHAnsi" w:hAnsiTheme="minorHAnsi"/>
              <w:noProof/>
              <w:kern w:val="0"/>
              <w:sz w:val="22"/>
            </w:rPr>
          </w:pPr>
          <w:hyperlink w:anchor="_Toc200941025" w:history="1">
            <w:r w:rsidRPr="00D7587A">
              <w:rPr>
                <w:rStyle w:val="a8"/>
                <w:noProof/>
              </w:rPr>
              <w:t>Table S5. Mean concentrations (ng/g) of PFAS in atmospheric particulate matter at the sampling site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410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314F0E" w14:textId="7A29D42A" w:rsidR="00591645" w:rsidRDefault="00591645">
          <w:pPr>
            <w:pStyle w:val="TOC1"/>
            <w:tabs>
              <w:tab w:val="right" w:leader="dot" w:pos="8302"/>
            </w:tabs>
            <w:rPr>
              <w:rFonts w:asciiTheme="minorHAnsi" w:hAnsiTheme="minorHAnsi"/>
              <w:noProof/>
              <w:kern w:val="0"/>
              <w:sz w:val="22"/>
            </w:rPr>
          </w:pPr>
          <w:hyperlink w:anchor="_Toc200941026" w:history="1">
            <w:r w:rsidRPr="00D7587A">
              <w:rPr>
                <w:rStyle w:val="a8"/>
                <w:noProof/>
              </w:rPr>
              <w:t>Table S6. Mean concentrations (ng/mL) of PFAS in simulated lung fluid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41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B2A089" w14:textId="47314723" w:rsidR="00591645" w:rsidRDefault="00591645">
          <w:pPr>
            <w:pStyle w:val="TOC1"/>
            <w:tabs>
              <w:tab w:val="right" w:leader="dot" w:pos="8302"/>
            </w:tabs>
            <w:rPr>
              <w:rFonts w:asciiTheme="minorHAnsi" w:hAnsiTheme="minorHAnsi"/>
              <w:noProof/>
              <w:kern w:val="0"/>
              <w:sz w:val="22"/>
            </w:rPr>
          </w:pPr>
          <w:hyperlink w:anchor="_Toc200941027" w:history="1">
            <w:r w:rsidRPr="00D7587A">
              <w:rPr>
                <w:rStyle w:val="a8"/>
                <w:noProof/>
              </w:rPr>
              <w:t>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41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77EDFC" w14:textId="7B3E5737" w:rsidR="00694654" w:rsidRDefault="00694654">
          <w:pPr>
            <w:rPr>
              <w:b/>
              <w:bCs/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38836BE3" w14:textId="7DFB945F" w:rsidR="006A60DB" w:rsidRDefault="006A60DB">
      <w:r>
        <w:br w:type="page"/>
      </w:r>
    </w:p>
    <w:p w14:paraId="4E51206E" w14:textId="0CCCF55E" w:rsidR="00244B85" w:rsidRDefault="00244B85" w:rsidP="00E04BD8">
      <w:pPr>
        <w:pStyle w:val="1"/>
      </w:pPr>
      <w:bookmarkStart w:id="7" w:name="_Toc200941021"/>
      <w:r>
        <w:lastRenderedPageBreak/>
        <w:t xml:space="preserve">Table S1. </w:t>
      </w:r>
      <w:r w:rsidRPr="00244B85">
        <w:t xml:space="preserve">Information of target </w:t>
      </w:r>
      <w:r w:rsidR="00591645" w:rsidRPr="00591645">
        <w:t xml:space="preserve">per- and polyfluoroalkyl substances </w:t>
      </w:r>
      <w:r w:rsidR="00591645">
        <w:t>(</w:t>
      </w:r>
      <w:r w:rsidRPr="00244B85">
        <w:t>PFAS</w:t>
      </w:r>
      <w:r w:rsidR="00591645">
        <w:t>)</w:t>
      </w:r>
      <w:r w:rsidRPr="00244B85">
        <w:t xml:space="preserve"> and corresponding mass-labelled standards.</w:t>
      </w:r>
      <w:bookmarkEnd w:id="7"/>
    </w:p>
    <w:tbl>
      <w:tblPr>
        <w:tblW w:w="8312" w:type="dxa"/>
        <w:tblLayout w:type="fixed"/>
        <w:tblLook w:val="04A0" w:firstRow="1" w:lastRow="0" w:firstColumn="1" w:lastColumn="0" w:noHBand="0" w:noVBand="1"/>
      </w:tblPr>
      <w:tblGrid>
        <w:gridCol w:w="2410"/>
        <w:gridCol w:w="1418"/>
        <w:gridCol w:w="2268"/>
        <w:gridCol w:w="2216"/>
      </w:tblGrid>
      <w:tr w:rsidR="00244B85" w:rsidRPr="00244B85" w14:paraId="62F53B57" w14:textId="77777777" w:rsidTr="00244B85">
        <w:trPr>
          <w:trHeight w:val="290"/>
        </w:trPr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03AF4F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2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2"/>
              </w:rPr>
              <w:t>Target compound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695A77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2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2"/>
              </w:rPr>
              <w:t>Abbreviation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C06F3B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2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2"/>
              </w:rPr>
              <w:t>Molecular Formula</w:t>
            </w:r>
          </w:p>
        </w:tc>
        <w:tc>
          <w:tcPr>
            <w:tcW w:w="22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7808C5" w14:textId="5FE0A3C8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2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2"/>
              </w:rPr>
              <w:t>In</w:t>
            </w:r>
            <w:r w:rsidR="007A1696">
              <w:rPr>
                <w:rFonts w:eastAsia="Times New Roman" w:cs="Times New Roman"/>
                <w:color w:val="000000"/>
                <w:kern w:val="0"/>
                <w:sz w:val="22"/>
              </w:rPr>
              <w:t>t</w:t>
            </w:r>
            <w:r w:rsidRPr="00244B85">
              <w:rPr>
                <w:rFonts w:eastAsia="Times New Roman" w:cs="Times New Roman"/>
                <w:color w:val="000000"/>
                <w:kern w:val="0"/>
                <w:sz w:val="22"/>
              </w:rPr>
              <w:t>ernal Standards</w:t>
            </w:r>
          </w:p>
        </w:tc>
      </w:tr>
      <w:tr w:rsidR="00244B85" w:rsidRPr="00244B85" w14:paraId="033F5C5A" w14:textId="77777777" w:rsidTr="00244B85">
        <w:trPr>
          <w:trHeight w:val="93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2674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Trifluoroacet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0CD23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TF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7A6FF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270032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-TFA/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 xml:space="preserve"> 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BA</w:t>
            </w:r>
          </w:p>
        </w:tc>
      </w:tr>
      <w:tr w:rsidR="00244B85" w:rsidRPr="00244B85" w14:paraId="1AEB4EF1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6A88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propion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C6052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r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7FE6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5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6D236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BA</w:t>
            </w:r>
          </w:p>
        </w:tc>
      </w:tr>
      <w:tr w:rsidR="00244B85" w:rsidRPr="00244B85" w14:paraId="2F2DE012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0278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but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A284F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B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29419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C6A829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BA</w:t>
            </w:r>
          </w:p>
        </w:tc>
      </w:tr>
      <w:tr w:rsidR="00244B85" w:rsidRPr="00244B85" w14:paraId="39936567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9EEB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pent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4732E7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e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7894A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9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B57C8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PeA</w:t>
            </w:r>
          </w:p>
        </w:tc>
      </w:tr>
      <w:tr w:rsidR="00244B85" w:rsidRPr="00244B85" w14:paraId="0F6F5DC3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A600C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hex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89C67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14C12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5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1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3F087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HxA</w:t>
            </w:r>
          </w:p>
        </w:tc>
      </w:tr>
      <w:tr w:rsidR="00244B85" w:rsidRPr="00244B85" w14:paraId="7CD32E68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CB8E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hept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FEAFE3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p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E913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0617FD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HpA</w:t>
            </w:r>
          </w:p>
        </w:tc>
      </w:tr>
      <w:tr w:rsidR="00244B85" w:rsidRPr="00244B85" w14:paraId="3CB31C25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A8426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octano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07E4D8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O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32F9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5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5E79D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A</w:t>
            </w:r>
          </w:p>
        </w:tc>
      </w:tr>
      <w:tr w:rsidR="00244B85" w:rsidRPr="00244B85" w14:paraId="06E017ED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B946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non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8A0365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N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125C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47A99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5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NA</w:t>
            </w:r>
          </w:p>
        </w:tc>
      </w:tr>
      <w:tr w:rsidR="00244B85" w:rsidRPr="00244B85" w14:paraId="58E993DC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0298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dec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0F8DC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7D6A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9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9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72B07D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DA</w:t>
            </w:r>
          </w:p>
        </w:tc>
      </w:tr>
      <w:tr w:rsidR="00244B85" w:rsidRPr="00244B85" w14:paraId="22CC4803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DA40B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roundec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114CE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UnD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7ED6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0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1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1AE4E8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UnDA</w:t>
            </w:r>
          </w:p>
        </w:tc>
      </w:tr>
      <w:tr w:rsidR="00244B85" w:rsidRPr="00244B85" w14:paraId="313FA537" w14:textId="77777777" w:rsidTr="00244B85">
        <w:trPr>
          <w:trHeight w:val="8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3699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dodecanoic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7A20C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oD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0836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1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E90A4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DoDA</w:t>
            </w:r>
          </w:p>
        </w:tc>
      </w:tr>
      <w:tr w:rsidR="00244B85" w:rsidRPr="00244B85" w14:paraId="31B94E11" w14:textId="77777777" w:rsidTr="00244B85">
        <w:trPr>
          <w:trHeight w:val="6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20D50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butane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B5AA33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B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4F555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9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8A039D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HxS</w:t>
            </w:r>
          </w:p>
        </w:tc>
      </w:tr>
      <w:tr w:rsidR="00244B85" w:rsidRPr="00244B85" w14:paraId="25729996" w14:textId="77777777" w:rsidTr="00244B85">
        <w:trPr>
          <w:trHeight w:val="6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4A636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hexane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993CC2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S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CC1D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64DCAC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HxS</w:t>
            </w:r>
          </w:p>
        </w:tc>
      </w:tr>
      <w:tr w:rsidR="00244B85" w:rsidRPr="00244B85" w14:paraId="29931449" w14:textId="77777777" w:rsidTr="00244B85">
        <w:trPr>
          <w:trHeight w:val="61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AE6EF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octane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A37B0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O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7451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32BC5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S</w:t>
            </w:r>
          </w:p>
        </w:tc>
      </w:tr>
      <w:tr w:rsidR="00244B85" w:rsidRPr="00244B85" w14:paraId="349A2BF8" w14:textId="77777777" w:rsidTr="00244B85">
        <w:trPr>
          <w:trHeight w:val="108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E07B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decane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9DC9B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90EED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0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1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7815B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S</w:t>
            </w:r>
          </w:p>
        </w:tc>
      </w:tr>
      <w:tr w:rsidR="00244B85" w:rsidRPr="00244B85" w14:paraId="0DBBE170" w14:textId="77777777" w:rsidTr="00244B85">
        <w:trPr>
          <w:trHeight w:val="189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958D8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lastRenderedPageBreak/>
              <w:t>6:2 Fluorotelomer unsaturated carboxyl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62617C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TUC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2A0C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5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1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F=CH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F8848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8:2 FTUCA</w:t>
            </w:r>
          </w:p>
        </w:tc>
      </w:tr>
      <w:tr w:rsidR="00244B85" w:rsidRPr="00244B85" w14:paraId="5EF64B1C" w14:textId="77777777" w:rsidTr="00244B85">
        <w:trPr>
          <w:trHeight w:val="135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C450C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luorotelomer carboxyl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5B493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CA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3BC7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2B92A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A</w:t>
            </w:r>
          </w:p>
        </w:tc>
      </w:tr>
      <w:tr w:rsidR="00244B85" w:rsidRPr="00244B85" w14:paraId="37B174DD" w14:textId="77777777" w:rsidTr="00244B85">
        <w:trPr>
          <w:trHeight w:val="189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C5C9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:2 Fluorotelomer unsaturated carboxyl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A055F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:2 FTUC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CDD8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5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F=CH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ABAA4F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8:2 FTUCA</w:t>
            </w:r>
          </w:p>
        </w:tc>
      </w:tr>
      <w:tr w:rsidR="00244B85" w:rsidRPr="00244B85" w14:paraId="57D0B725" w14:textId="77777777" w:rsidTr="00244B85">
        <w:trPr>
          <w:trHeight w:val="135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DD1CC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:2 Fluorotelomer carboxyl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6A82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CA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8CFB0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69A0D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A</w:t>
            </w:r>
          </w:p>
        </w:tc>
      </w:tr>
      <w:tr w:rsidR="00244B85" w:rsidRPr="00244B85" w14:paraId="686F145C" w14:textId="77777777" w:rsidTr="00244B85">
        <w:trPr>
          <w:trHeight w:val="135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ED8C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:2 Fluorotelomer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F88C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:2 FTS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4E707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9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E4878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6:2 FTSA</w:t>
            </w:r>
          </w:p>
        </w:tc>
      </w:tr>
      <w:tr w:rsidR="00244B85" w:rsidRPr="00244B85" w14:paraId="08E81224" w14:textId="77777777" w:rsidTr="00244B85">
        <w:trPr>
          <w:trHeight w:val="135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6CF56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luorotelomer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00E91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TS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0BC4D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A4E3B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6:2 FTSA</w:t>
            </w:r>
          </w:p>
        </w:tc>
      </w:tr>
      <w:tr w:rsidR="00244B85" w:rsidRPr="00244B85" w14:paraId="3B01FE3E" w14:textId="77777777" w:rsidTr="00244B85">
        <w:trPr>
          <w:trHeight w:val="135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CA75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:2 Fluorotelomer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7CEAFB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:2 FTS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F7D5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9655A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8:2 FTSA</w:t>
            </w:r>
          </w:p>
        </w:tc>
      </w:tr>
      <w:tr w:rsidR="00244B85" w:rsidRPr="00244B85" w14:paraId="5559F006" w14:textId="77777777" w:rsidTr="00244B85">
        <w:trPr>
          <w:trHeight w:val="108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B227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ethylcyclohexanesulfonate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501A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ECHS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C0FE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5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(cyl-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0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 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B9E70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-PFOS</w:t>
            </w:r>
          </w:p>
        </w:tc>
      </w:tr>
      <w:tr w:rsidR="00244B85" w:rsidRPr="00244B85" w14:paraId="74AB3B4E" w14:textId="77777777" w:rsidTr="00244B85">
        <w:trPr>
          <w:trHeight w:val="16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59FF0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Sodium </w:t>
            </w:r>
            <w:r w:rsidRPr="00244B85">
              <w:rPr>
                <w:rFonts w:eastAsia="Times New Roman" w:cs="Times New Roman"/>
                <w:i/>
                <w:iCs/>
                <w:color w:val="000000"/>
                <w:kern w:val="0"/>
                <w:sz w:val="21"/>
                <w:szCs w:val="21"/>
              </w:rPr>
              <w:t>p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-per </w:t>
            </w: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uorous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onenoxybenzene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sulfonat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8A79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OBS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36C1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(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=C(CF</w:t>
            </w:r>
            <w:proofErr w:type="gram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OC</w:t>
            </w:r>
            <w:proofErr w:type="gram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a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63C12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S</w:t>
            </w:r>
          </w:p>
        </w:tc>
      </w:tr>
      <w:tr w:rsidR="00244B85" w:rsidRPr="00244B85" w14:paraId="336D3B83" w14:textId="77777777" w:rsidTr="00244B85">
        <w:trPr>
          <w:trHeight w:val="135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0F051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lastRenderedPageBreak/>
              <w:t>Perfluoro-2-propoxypropano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3109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HFPO-DA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E0EE9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CF(CF</w:t>
            </w:r>
            <w:proofErr w:type="gram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COOH</w:t>
            </w:r>
            <w:proofErr w:type="gramEnd"/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CE57F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-PFOA</w:t>
            </w:r>
          </w:p>
        </w:tc>
      </w:tr>
      <w:tr w:rsidR="00244B85" w:rsidRPr="00244B85" w14:paraId="75054F0B" w14:textId="77777777" w:rsidTr="00244B85">
        <w:trPr>
          <w:trHeight w:val="135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90EC8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odecafluoro-3H-4,8-dioxnonano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ECC0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ADON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75682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CHFC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OO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A90E4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-PFOA</w:t>
            </w:r>
          </w:p>
        </w:tc>
      </w:tr>
      <w:tr w:rsidR="00244B85" w:rsidRPr="00244B85" w14:paraId="6209A188" w14:textId="77777777" w:rsidTr="00244B85">
        <w:trPr>
          <w:trHeight w:val="21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B65F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Chlorinated polyfluorinated ether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7A4069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Cl-PFES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05DB9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l-(C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(C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C68C85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S</w:t>
            </w:r>
          </w:p>
        </w:tc>
      </w:tr>
      <w:tr w:rsidR="00244B85" w:rsidRPr="00244B85" w14:paraId="0A0B2851" w14:textId="77777777" w:rsidTr="00244B85">
        <w:trPr>
          <w:trHeight w:val="21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86C8B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:2 Chlorinated polyfluorinated ether sulfonic aci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CF7E1C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:2 Cl-PFES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25B94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l-(C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(C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)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41F970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PFOS</w:t>
            </w:r>
          </w:p>
        </w:tc>
      </w:tr>
      <w:tr w:rsidR="00244B85" w:rsidRPr="00244B85" w14:paraId="6006B24F" w14:textId="77777777" w:rsidTr="00244B85">
        <w:trPr>
          <w:trHeight w:val="163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661B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Polyfluoroalkyl phosphoric acid diester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0D0AE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</w:t>
            </w: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2531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(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6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)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(=</w:t>
            </w:r>
            <w:proofErr w:type="gram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)OH</w:t>
            </w:r>
            <w:proofErr w:type="gramEnd"/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7A75D1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-6:2 </w:t>
            </w: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</w:p>
        </w:tc>
      </w:tr>
      <w:tr w:rsidR="00244B85" w:rsidRPr="00244B85" w14:paraId="37779793" w14:textId="77777777" w:rsidTr="00244B85">
        <w:trPr>
          <w:trHeight w:val="108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F3634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erfluorooctane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sulfonamide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3582A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FOSA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E2EA81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8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17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2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4B57E3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perscript"/>
              </w:rPr>
              <w:t>13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C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-PFOS</w:t>
            </w:r>
          </w:p>
        </w:tc>
      </w:tr>
    </w:tbl>
    <w:p w14:paraId="1D8AEF1D" w14:textId="721A770F" w:rsidR="00244B85" w:rsidRDefault="00244B85"/>
    <w:p w14:paraId="7ABFDCB9" w14:textId="77777777" w:rsidR="00C83650" w:rsidRDefault="00C83650">
      <w:r>
        <w:br w:type="page"/>
      </w:r>
    </w:p>
    <w:p w14:paraId="7C566764" w14:textId="6DFC1509" w:rsidR="00244B85" w:rsidRDefault="00244B85" w:rsidP="00E04BD8">
      <w:pPr>
        <w:pStyle w:val="1"/>
      </w:pPr>
      <w:bookmarkStart w:id="8" w:name="_Toc200941022"/>
      <w:r w:rsidRPr="00244B85">
        <w:lastRenderedPageBreak/>
        <w:t xml:space="preserve">Table </w:t>
      </w:r>
      <w:r>
        <w:t>S2.</w:t>
      </w:r>
      <w:r w:rsidRPr="00244B85">
        <w:t xml:space="preserve"> Compositions of two kinds of artificial simulated lung fluid (ALF: artificial lysosomal fluid; MGS: modified Gamble’s solution) (ng/mL).</w:t>
      </w:r>
      <w:bookmarkEnd w:id="8"/>
    </w:p>
    <w:tbl>
      <w:tblPr>
        <w:tblW w:w="7655" w:type="dxa"/>
        <w:tblLook w:val="04A0" w:firstRow="1" w:lastRow="0" w:firstColumn="1" w:lastColumn="0" w:noHBand="0" w:noVBand="1"/>
      </w:tblPr>
      <w:tblGrid>
        <w:gridCol w:w="2835"/>
        <w:gridCol w:w="2410"/>
        <w:gridCol w:w="2410"/>
      </w:tblGrid>
      <w:tr w:rsidR="00244B85" w:rsidRPr="00244B85" w14:paraId="0992F391" w14:textId="77777777" w:rsidTr="00244B85">
        <w:trPr>
          <w:trHeight w:val="550"/>
        </w:trPr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56F353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FC1A094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ALF (pH=4.5)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23A170D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GS (pH=7.4)</w:t>
            </w:r>
          </w:p>
        </w:tc>
      </w:tr>
      <w:tr w:rsidR="00244B85" w:rsidRPr="00244B85" w14:paraId="1901CC6D" w14:textId="77777777" w:rsidTr="00244B85">
        <w:trPr>
          <w:trHeight w:val="62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96AAB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MgCl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•6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0F3C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7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3630F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03</w:t>
            </w:r>
          </w:p>
        </w:tc>
      </w:tr>
      <w:tr w:rsidR="00244B85" w:rsidRPr="00244B85" w14:paraId="11906C6C" w14:textId="77777777" w:rsidTr="00244B85">
        <w:trPr>
          <w:trHeight w:val="29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0C30C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aC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7876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2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236E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020</w:t>
            </w:r>
          </w:p>
        </w:tc>
      </w:tr>
      <w:tr w:rsidR="00244B85" w:rsidRPr="00244B85" w14:paraId="202CE219" w14:textId="77777777" w:rsidTr="00244B85">
        <w:trPr>
          <w:trHeight w:val="29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C297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KCl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F0EB2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7A982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98</w:t>
            </w:r>
          </w:p>
        </w:tc>
      </w:tr>
      <w:tr w:rsidR="00244B85" w:rsidRPr="00244B85" w14:paraId="3AD6A713" w14:textId="77777777" w:rsidTr="00244B85">
        <w:trPr>
          <w:trHeight w:val="62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EA943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a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HP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•12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444E6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7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1ACF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18</w:t>
            </w:r>
          </w:p>
        </w:tc>
      </w:tr>
      <w:tr w:rsidR="00244B85" w:rsidRPr="00244B85" w14:paraId="694CBC4A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4681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a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9C1D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E81F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3</w:t>
            </w:r>
          </w:p>
        </w:tc>
      </w:tr>
      <w:tr w:rsidR="00244B85" w:rsidRPr="00244B85" w14:paraId="5ABCB761" w14:textId="77777777" w:rsidTr="00244B85">
        <w:trPr>
          <w:trHeight w:val="62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061B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aCl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•2H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256F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2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0251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68</w:t>
            </w:r>
          </w:p>
        </w:tc>
      </w:tr>
      <w:tr w:rsidR="00244B85" w:rsidRPr="00244B85" w14:paraId="1FD1EF99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3E905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Citric ac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F240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37129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52</w:t>
            </w:r>
          </w:p>
        </w:tc>
      </w:tr>
      <w:tr w:rsidR="00244B85" w:rsidRPr="00244B85" w14:paraId="7DCA2FD1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E17CE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aHCO</w:t>
            </w: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165D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D8EC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604</w:t>
            </w:r>
          </w:p>
        </w:tc>
      </w:tr>
      <w:tr w:rsidR="00244B85" w:rsidRPr="00244B85" w14:paraId="443F7274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95D7C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Citric ac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A441E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7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81FFD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7</w:t>
            </w:r>
          </w:p>
        </w:tc>
      </w:tr>
      <w:tr w:rsidR="00244B85" w:rsidRPr="00244B85" w14:paraId="3910821D" w14:textId="77777777" w:rsidTr="00244B85">
        <w:trPr>
          <w:trHeight w:val="29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6A63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aO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2FF7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00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3F6B9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</w:tr>
      <w:tr w:rsidR="00244B85" w:rsidRPr="00244B85" w14:paraId="0FB346C5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C53B9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Citric ac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4BB1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270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8A6E3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</w:tr>
      <w:tr w:rsidR="00244B85" w:rsidRPr="00244B85" w14:paraId="7CD45572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EA0AC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Glycin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56CDA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CAAE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</w:tr>
      <w:tr w:rsidR="00244B85" w:rsidRPr="00244B85" w14:paraId="27CB6884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F0334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Sodium tartrate dihydrat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8AC76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1328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</w:tr>
      <w:tr w:rsidR="00244B85" w:rsidRPr="00244B85" w14:paraId="3519A883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547C6" w14:textId="1761650A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bookmarkStart w:id="9" w:name="RANGE!A204"/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Sodium lactate</w:t>
            </w:r>
            <w:bookmarkEnd w:id="9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4F5D2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4B1E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</w:tr>
      <w:tr w:rsidR="00244B85" w:rsidRPr="00244B85" w14:paraId="3EEAD4F8" w14:textId="77777777" w:rsidTr="00244B85">
        <w:trPr>
          <w:trHeight w:val="31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268E8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color w:val="000000"/>
                <w:kern w:val="0"/>
                <w:szCs w:val="24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Cs w:val="24"/>
              </w:rPr>
              <w:t>Sodium pyruvat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F526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986F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</w:tr>
      <w:tr w:rsidR="00244B85" w:rsidRPr="00244B85" w14:paraId="15E6C8A7" w14:textId="77777777" w:rsidTr="00244B85">
        <w:trPr>
          <w:trHeight w:val="300"/>
        </w:trPr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1F90CE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PPC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A6FE4F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-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1AF875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0</w:t>
            </w:r>
          </w:p>
        </w:tc>
      </w:tr>
    </w:tbl>
    <w:p w14:paraId="09A16145" w14:textId="23EC78F5" w:rsidR="00244B85" w:rsidRDefault="00244B85"/>
    <w:p w14:paraId="10A379D5" w14:textId="77777777" w:rsidR="00C83650" w:rsidRDefault="00C83650">
      <w:r>
        <w:br w:type="page"/>
      </w:r>
    </w:p>
    <w:p w14:paraId="41E9064D" w14:textId="1ADFA401" w:rsidR="00244B85" w:rsidRDefault="00244B85" w:rsidP="00C437E3">
      <w:pPr>
        <w:pStyle w:val="1"/>
      </w:pPr>
      <w:bookmarkStart w:id="10" w:name="_Toc200941023"/>
      <w:r w:rsidRPr="00244B85">
        <w:lastRenderedPageBreak/>
        <w:t xml:space="preserve">Table </w:t>
      </w:r>
      <w:r>
        <w:t>S3.</w:t>
      </w:r>
      <w:r w:rsidRPr="00244B85">
        <w:t xml:space="preserve"> Information limits of quantification (LOQs, ng/L), matrix-spiked recoveries (MSR, %), procedural blanks (ng/mL) and method detection limits (MDLs, ng/mL) of target compounds.</w:t>
      </w:r>
      <w:bookmarkEnd w:id="10"/>
    </w:p>
    <w:tbl>
      <w:tblPr>
        <w:tblW w:w="8640" w:type="dxa"/>
        <w:tblLook w:val="04A0" w:firstRow="1" w:lastRow="0" w:firstColumn="1" w:lastColumn="0" w:noHBand="0" w:noVBand="1"/>
      </w:tblPr>
      <w:tblGrid>
        <w:gridCol w:w="1837"/>
        <w:gridCol w:w="1413"/>
        <w:gridCol w:w="792"/>
        <w:gridCol w:w="753"/>
        <w:gridCol w:w="706"/>
        <w:gridCol w:w="453"/>
        <w:gridCol w:w="982"/>
        <w:gridCol w:w="753"/>
        <w:gridCol w:w="951"/>
      </w:tblGrid>
      <w:tr w:rsidR="00244B85" w:rsidRPr="00244B85" w14:paraId="31210C38" w14:textId="77777777" w:rsidTr="00244B85">
        <w:trPr>
          <w:trHeight w:val="300"/>
        </w:trPr>
        <w:tc>
          <w:tcPr>
            <w:tcW w:w="183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48D68F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1413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5BF29B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LOQ</w:t>
            </w:r>
          </w:p>
        </w:tc>
        <w:tc>
          <w:tcPr>
            <w:tcW w:w="7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A77092A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ALF</w:t>
            </w:r>
          </w:p>
        </w:tc>
        <w:tc>
          <w:tcPr>
            <w:tcW w:w="75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A75678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7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5ACF4A4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4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31F027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8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D6C0F7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GS</w:t>
            </w:r>
          </w:p>
        </w:tc>
        <w:tc>
          <w:tcPr>
            <w:tcW w:w="75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B5916E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9910A9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</w:tr>
      <w:tr w:rsidR="00244B85" w:rsidRPr="00244B85" w14:paraId="3694F5F4" w14:textId="77777777" w:rsidTr="00244B85">
        <w:trPr>
          <w:trHeight w:val="300"/>
        </w:trPr>
        <w:tc>
          <w:tcPr>
            <w:tcW w:w="18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BDE9E9A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1413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677671F" w14:textId="77777777" w:rsidR="00244B85" w:rsidRPr="00244B85" w:rsidRDefault="00244B85" w:rsidP="00244B85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7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BBB654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SR</w:t>
            </w: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54E727C" w14:textId="77777777" w:rsidR="00244B85" w:rsidRPr="00244B85" w:rsidRDefault="00244B85" w:rsidP="00244B85">
            <w:pP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Blank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8ABAD6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DL</w:t>
            </w:r>
          </w:p>
        </w:tc>
        <w:tc>
          <w:tcPr>
            <w:tcW w:w="4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E2EA1FF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E099005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SR</w:t>
            </w: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FE70E97" w14:textId="77777777" w:rsidR="00244B85" w:rsidRPr="00244B85" w:rsidRDefault="00244B85" w:rsidP="00244B85">
            <w:pP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Blank</w:t>
            </w:r>
          </w:p>
        </w:tc>
        <w:tc>
          <w:tcPr>
            <w:tcW w:w="9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27C3F2" w14:textId="77777777" w:rsidR="00244B85" w:rsidRPr="00244B85" w:rsidRDefault="00244B85" w:rsidP="00244B85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DL</w:t>
            </w:r>
          </w:p>
        </w:tc>
      </w:tr>
      <w:tr w:rsidR="00244B85" w:rsidRPr="00244B85" w14:paraId="60DC713E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AC5FB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E0D3A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4CE9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9.4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73D2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2762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6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CCC19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A9F0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2.1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2E69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4368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6</w:t>
            </w:r>
          </w:p>
        </w:tc>
      </w:tr>
      <w:tr w:rsidR="00244B85" w:rsidRPr="00244B85" w14:paraId="35709E27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14B1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eA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9821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0D86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7.3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5A4FF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BA963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89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20990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9ADF4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7.5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59DA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2E2C9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89</w:t>
            </w:r>
          </w:p>
        </w:tc>
      </w:tr>
      <w:tr w:rsidR="00244B85" w:rsidRPr="00244B85" w14:paraId="5459C7F0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70122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A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75A07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9A9CF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6.9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84D3D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F178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2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7443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1544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9.6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0A7D7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7BD9A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7</w:t>
            </w:r>
          </w:p>
        </w:tc>
      </w:tr>
      <w:tr w:rsidR="00244B85" w:rsidRPr="00244B85" w14:paraId="31ED579E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82E1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pA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ECCB0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36690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67C09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54C16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52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8CE7C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5C40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9.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EBDB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1595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52</w:t>
            </w:r>
          </w:p>
        </w:tc>
      </w:tr>
      <w:tr w:rsidR="00244B85" w:rsidRPr="00244B85" w14:paraId="729F7078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47095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EFAC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27243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9.1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A54B3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1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4352C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1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B4EF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06BA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7.4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4F12C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F403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33</w:t>
            </w:r>
          </w:p>
        </w:tc>
      </w:tr>
      <w:tr w:rsidR="00244B85" w:rsidRPr="00244B85" w14:paraId="5E1CBB00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A9A6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N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F2A0D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11F54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2.5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BB16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2C6D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58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2305F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7AE3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2.5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4432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0670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58</w:t>
            </w:r>
          </w:p>
        </w:tc>
      </w:tr>
      <w:tr w:rsidR="00244B85" w:rsidRPr="00244B85" w14:paraId="529FA6DC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ED1D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4A24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19B8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3.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49B83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C9B6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1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518EB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CB7F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4.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8AE63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AD764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1</w:t>
            </w:r>
          </w:p>
        </w:tc>
      </w:tr>
      <w:tr w:rsidR="00244B85" w:rsidRPr="00244B85" w14:paraId="32A5E3A3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D125A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UnDA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F634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1215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3.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8F26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59280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9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6241A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7D1AA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9.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5407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77C3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9</w:t>
            </w:r>
          </w:p>
        </w:tc>
      </w:tr>
      <w:tr w:rsidR="00244B85" w:rsidRPr="00244B85" w14:paraId="6B652E3D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AB5F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oDA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C37EB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E16FA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6.3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860BF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63E4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8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0FF61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FE6E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3.6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B22D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5291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8</w:t>
            </w:r>
          </w:p>
        </w:tc>
      </w:tr>
      <w:tr w:rsidR="00244B85" w:rsidRPr="00244B85" w14:paraId="597824B7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BDBC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S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B912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9C448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4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FEEF0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59C0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23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00F1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EB41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6.9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3F1FE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6F8E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23</w:t>
            </w:r>
          </w:p>
        </w:tc>
      </w:tr>
      <w:tr w:rsidR="00244B85" w:rsidRPr="00244B85" w14:paraId="285607B4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25561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S</w:t>
            </w:r>
            <w:proofErr w:type="spellEnd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5D4B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DD78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6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2439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7C0C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19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AC89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2D205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3.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E965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9DD9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19</w:t>
            </w:r>
          </w:p>
        </w:tc>
      </w:tr>
      <w:tr w:rsidR="00244B85" w:rsidRPr="00244B85" w14:paraId="72D17C81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239D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S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20CDF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A115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11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7E83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241C8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4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7811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06C7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1.8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DD10C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A7BE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4</w:t>
            </w:r>
          </w:p>
        </w:tc>
      </w:tr>
      <w:tr w:rsidR="00244B85" w:rsidRPr="00244B85" w14:paraId="049B03DE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2444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S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2CC9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0F5A1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4.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F84F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9CA72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8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5A8E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DC46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6.6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410B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50FA3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8</w:t>
            </w:r>
          </w:p>
        </w:tc>
      </w:tr>
      <w:tr w:rsidR="00244B85" w:rsidRPr="00244B85" w14:paraId="7F2E9785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01C0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:2 FTSA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6F7A0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A323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8.9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46A1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73B4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7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A698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1FB40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5.8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49D1F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9131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7</w:t>
            </w:r>
          </w:p>
        </w:tc>
      </w:tr>
      <w:tr w:rsidR="00244B85" w:rsidRPr="00244B85" w14:paraId="26CE315E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7C9A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TSA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084C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73AAF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7.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21D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E2563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3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28E5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897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7.9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7DA5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6F319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3</w:t>
            </w:r>
          </w:p>
        </w:tc>
      </w:tr>
      <w:tr w:rsidR="00244B85" w:rsidRPr="00244B85" w14:paraId="46835D38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48AFE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S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FFE3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1855A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8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AC10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D2AA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8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AFA9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CB20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1.9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56B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96AC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8</w:t>
            </w:r>
          </w:p>
        </w:tc>
      </w:tr>
      <w:tr w:rsidR="00244B85" w:rsidRPr="00244B85" w14:paraId="3D41E325" w14:textId="77777777" w:rsidTr="00244B85">
        <w:trPr>
          <w:trHeight w:val="54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C005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UC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6D38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AD3FB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72951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D86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4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AD570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09DC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6.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E1CD6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2011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4</w:t>
            </w:r>
          </w:p>
        </w:tc>
      </w:tr>
      <w:tr w:rsidR="00244B85" w:rsidRPr="00244B85" w14:paraId="076DA1BC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B3D6F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C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A710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DE4B2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3.8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68A9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0624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8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37354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4C04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7.1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281E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4F11E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8</w:t>
            </w:r>
          </w:p>
        </w:tc>
      </w:tr>
      <w:tr w:rsidR="00244B85" w:rsidRPr="00244B85" w14:paraId="0F4BB634" w14:textId="77777777" w:rsidTr="00244B85">
        <w:trPr>
          <w:trHeight w:val="54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E2573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UC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39332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CF66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2.5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68C8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A54E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5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8531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9BC5A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0.8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3BBEB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002E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5</w:t>
            </w:r>
          </w:p>
        </w:tc>
      </w:tr>
      <w:tr w:rsidR="00244B85" w:rsidRPr="00244B85" w14:paraId="2D8E8648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9A66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C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1C2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DF260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7.4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2B49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784E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78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1C5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92422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4.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F86D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3B47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78</w:t>
            </w:r>
          </w:p>
        </w:tc>
      </w:tr>
      <w:tr w:rsidR="00244B85" w:rsidRPr="00244B85" w14:paraId="5239E8AE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23E3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ECHS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D9977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93FDF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4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2580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8BF7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9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622C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1115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0.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8444A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49832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9</w:t>
            </w:r>
          </w:p>
        </w:tc>
      </w:tr>
      <w:tr w:rsidR="00244B85" w:rsidRPr="00244B85" w14:paraId="1ED990A3" w14:textId="77777777" w:rsidTr="00244B85">
        <w:trPr>
          <w:trHeight w:val="54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A02FC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Cl-PFES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6CE7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3AD8B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9.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97EA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9CF5A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3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8125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340F7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0.9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2E24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EEF27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33</w:t>
            </w:r>
          </w:p>
        </w:tc>
      </w:tr>
      <w:tr w:rsidR="00244B85" w:rsidRPr="00244B85" w14:paraId="65696E03" w14:textId="77777777" w:rsidTr="00244B85">
        <w:trPr>
          <w:trHeight w:val="54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E6DE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Cl-PFES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1BACC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F66E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1.6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1F8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6658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829955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4113D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21B2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7F47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</w:t>
            </w:r>
          </w:p>
        </w:tc>
      </w:tr>
      <w:tr w:rsidR="00244B85" w:rsidRPr="00244B85" w14:paraId="71B45799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E5690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ADON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B943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32F1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2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28F7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5FF8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21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8996B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7EA2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1.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EEE2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31E0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21</w:t>
            </w:r>
          </w:p>
        </w:tc>
      </w:tr>
      <w:tr w:rsidR="00244B85" w:rsidRPr="00244B85" w14:paraId="7D007304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916CF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AB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EE8A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0E24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14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4B44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5BBE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6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F653C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9B30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3.3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558EA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4F3DB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6</w:t>
            </w:r>
          </w:p>
        </w:tc>
      </w:tr>
      <w:tr w:rsidR="00244B85" w:rsidRPr="00244B85" w14:paraId="68858C68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496E3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OBS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6274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E56F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6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8C139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815A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79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C31E9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9D49B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3.6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E366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A874D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79</w:t>
            </w:r>
          </w:p>
        </w:tc>
      </w:tr>
      <w:tr w:rsidR="00244B85" w:rsidRPr="00244B85" w14:paraId="5B478393" w14:textId="77777777" w:rsidTr="00244B85">
        <w:trPr>
          <w:trHeight w:val="290"/>
        </w:trPr>
        <w:tc>
          <w:tcPr>
            <w:tcW w:w="18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8602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FOSA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3D80F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5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AA5C1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0.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05C544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D879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7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F8579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44519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6.5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B8762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57006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7</w:t>
            </w:r>
          </w:p>
        </w:tc>
      </w:tr>
      <w:tr w:rsidR="00244B85" w:rsidRPr="00244B85" w14:paraId="2996BA91" w14:textId="77777777" w:rsidTr="00244B85">
        <w:trPr>
          <w:trHeight w:val="300"/>
        </w:trPr>
        <w:tc>
          <w:tcPr>
            <w:tcW w:w="18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18F7FB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</w:t>
            </w:r>
            <w:proofErr w:type="spellStart"/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</w:p>
        </w:tc>
        <w:tc>
          <w:tcPr>
            <w:tcW w:w="14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24274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B03189E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8</w:t>
            </w: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0D45917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D6A8C38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2</w:t>
            </w:r>
          </w:p>
        </w:tc>
        <w:tc>
          <w:tcPr>
            <w:tcW w:w="4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B91F10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8D935BF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9.7</w:t>
            </w: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FEFB8CC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917733" w14:textId="77777777" w:rsidR="00244B85" w:rsidRPr="00244B85" w:rsidRDefault="00244B85" w:rsidP="00244B85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244B85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42</w:t>
            </w:r>
          </w:p>
        </w:tc>
      </w:tr>
    </w:tbl>
    <w:p w14:paraId="2B01CFBA" w14:textId="50A13A00" w:rsidR="00244B85" w:rsidRDefault="00244B85"/>
    <w:p w14:paraId="3C4E756F" w14:textId="77777777" w:rsidR="00C83650" w:rsidRDefault="00C83650">
      <w:r>
        <w:br w:type="page"/>
      </w:r>
    </w:p>
    <w:p w14:paraId="543B01F1" w14:textId="3622062F" w:rsidR="00A31E20" w:rsidRDefault="00A31E20" w:rsidP="00C437E3">
      <w:pPr>
        <w:pStyle w:val="1"/>
      </w:pPr>
      <w:bookmarkStart w:id="11" w:name="_Toc200941024"/>
      <w:r w:rsidRPr="00A31E20">
        <w:lastRenderedPageBreak/>
        <w:t xml:space="preserve">Table </w:t>
      </w:r>
      <w:r>
        <w:t>S4.</w:t>
      </w:r>
      <w:r w:rsidRPr="00A31E20">
        <w:t xml:space="preserve"> Parameters used in risk assessments</w:t>
      </w:r>
      <w:r w:rsidR="006514DB">
        <w:t xml:space="preserve"> </w:t>
      </w:r>
      <w:r w:rsidR="006514DB">
        <w:fldChar w:fldCharType="begin"/>
      </w:r>
      <w:r w:rsidR="006514DB">
        <w:instrText xml:space="preserve"> ADDIN EN.CITE &lt;EndNote&gt;&lt;Cite&gt;&lt;Author&gt;Yu&lt;/Author&gt;&lt;Year&gt;2018&lt;/Year&gt;&lt;RecNum&gt;390&lt;/RecNum&gt;&lt;DisplayText&gt;(Yu et al., 2018)&lt;/DisplayText&gt;&lt;record&gt;&lt;rec-number&gt;390&lt;/rec-number&gt;&lt;foreign-keys&gt;&lt;key app="EN" db-id="sxaw2zx56tzv0xedvzj5d95jds259pwt20xv"&gt;390&lt;/key&gt;&lt;/foreign-keys&gt;&lt;ref-type name="Journal Article"&gt;17&lt;/ref-type&gt;&lt;contributors&gt;&lt;authors&gt;&lt;author&gt;Yu, Nanyang&lt;/author&gt;&lt;author&gt;Guo, Huiwei&lt;/author&gt;&lt;author&gt;Yang, Jingping&lt;/author&gt;&lt;author&gt;Jin, Ling&lt;/author&gt;&lt;author&gt;Wang, Xuebing&lt;/author&gt;&lt;author&gt;Shi, Wei&lt;/author&gt;&lt;author&gt;Zhang, Xiaowei&lt;/author&gt;&lt;author&gt;Yu, Hongxia&lt;/author&gt;&lt;author&gt;Wei, Si&lt;/author&gt;&lt;/authors&gt;&lt;/contributors&gt;&lt;titles&gt;&lt;title&gt;Non-target and suspect screening of per- and polyfluoroalkyl substances in airborne particulate matter in China&lt;/title&gt;&lt;secondary-title&gt;Environmental Science &amp;amp; Technology&lt;/secondary-title&gt;&lt;/titles&gt;&lt;periodical&gt;&lt;full-title&gt;Environmental Science &amp;amp; Technology&lt;/full-title&gt;&lt;/periodical&gt;&lt;pages&gt;8205-8214&lt;/pages&gt;&lt;volume&gt;52&lt;/volume&gt;&lt;number&gt;15&lt;/number&gt;&lt;dates&gt;&lt;year&gt;2018&lt;/year&gt;&lt;pub-dates&gt;&lt;date&gt;Aug 7&lt;/date&gt;&lt;/pub-dates&gt;&lt;/dates&gt;&lt;isbn&gt;0013-936X&lt;/isbn&gt;&lt;accession-num&gt;WOS:000441477600018&lt;/accession-num&gt;&lt;urls&gt;&lt;related-urls&gt;&lt;url&gt;&amp;lt;Go to ISI&amp;gt;://WOS:000441477600018&lt;/url&gt;&lt;/related-urls&gt;&lt;/urls&gt;&lt;electronic-resource-num&gt;10.1021/acs.est.8b02492&lt;/electronic-resource-num&gt;&lt;/record&gt;&lt;/Cite&gt;&lt;/EndNote&gt;</w:instrText>
      </w:r>
      <w:r w:rsidR="006514DB">
        <w:fldChar w:fldCharType="separate"/>
      </w:r>
      <w:r w:rsidR="006514DB">
        <w:rPr>
          <w:noProof/>
        </w:rPr>
        <w:t>(</w:t>
      </w:r>
      <w:hyperlink w:anchor="_ENREF_1" w:tooltip="Yu, 2018 #390" w:history="1">
        <w:r w:rsidR="006514DB">
          <w:rPr>
            <w:noProof/>
          </w:rPr>
          <w:t>Yu et al., 2018</w:t>
        </w:r>
      </w:hyperlink>
      <w:r w:rsidR="006514DB">
        <w:rPr>
          <w:noProof/>
        </w:rPr>
        <w:t>)</w:t>
      </w:r>
      <w:r w:rsidR="006514DB">
        <w:fldChar w:fldCharType="end"/>
      </w:r>
      <w:r>
        <w:t>.</w:t>
      </w:r>
      <w:bookmarkEnd w:id="11"/>
    </w:p>
    <w:tbl>
      <w:tblPr>
        <w:tblW w:w="8453" w:type="dxa"/>
        <w:tblLook w:val="04A0" w:firstRow="1" w:lastRow="0" w:firstColumn="1" w:lastColumn="0" w:noHBand="0" w:noVBand="1"/>
      </w:tblPr>
      <w:tblGrid>
        <w:gridCol w:w="2410"/>
        <w:gridCol w:w="1276"/>
        <w:gridCol w:w="2126"/>
        <w:gridCol w:w="2641"/>
      </w:tblGrid>
      <w:tr w:rsidR="00A31E20" w:rsidRPr="00A31E20" w14:paraId="4BE1EA1E" w14:textId="77777777" w:rsidTr="001E3501">
        <w:trPr>
          <w:trHeight w:val="354"/>
        </w:trPr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E11361C" w14:textId="77777777" w:rsidR="00A31E20" w:rsidRPr="00A31E20" w:rsidRDefault="00A31E20" w:rsidP="00A31E20">
            <w:pP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Age / y (Generation</w:t>
            </w: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）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5557F57" w14:textId="77777777" w:rsidR="00A31E20" w:rsidRPr="00A31E20" w:rsidRDefault="00A31E20" w:rsidP="00A31E20">
            <w:pP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Gender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C030069" w14:textId="77777777" w:rsidR="00A31E20" w:rsidRPr="00A31E20" w:rsidRDefault="00A31E20" w:rsidP="00A31E20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Body Weight / kg</w:t>
            </w:r>
          </w:p>
        </w:tc>
        <w:tc>
          <w:tcPr>
            <w:tcW w:w="264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A33AF89" w14:textId="77777777" w:rsidR="00A31E20" w:rsidRPr="00A31E20" w:rsidRDefault="00A31E20" w:rsidP="00A31E20">
            <w:pP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Daily outdoor Inhalation Rate / L</w:t>
            </w: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  <w:vertAlign w:val="superscript"/>
              </w:rPr>
              <w:t>3</w:t>
            </w: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 xml:space="preserve"> d</w:t>
            </w: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  <w:vertAlign w:val="superscript"/>
              </w:rPr>
              <w:t>-1</w:t>
            </w:r>
            <w:r w:rsidRPr="00A31E20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）</w:t>
            </w:r>
          </w:p>
        </w:tc>
      </w:tr>
      <w:tr w:rsidR="00A31E20" w:rsidRPr="00A31E20" w14:paraId="53496299" w14:textId="77777777" w:rsidTr="00A31E20">
        <w:trPr>
          <w:trHeight w:val="81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F6873" w14:textId="324E1DC2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bookmarkStart w:id="12" w:name="RANGE!A35"/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-4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（</w:t>
            </w: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toddlers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）</w:t>
            </w:r>
            <w:bookmarkEnd w:id="12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B6DEAA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890642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5.7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1FE65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587</w:t>
            </w:r>
          </w:p>
        </w:tc>
      </w:tr>
      <w:tr w:rsidR="00A31E20" w:rsidRPr="00A31E20" w14:paraId="107248F2" w14:textId="77777777" w:rsidTr="00A31E20">
        <w:trPr>
          <w:trHeight w:val="283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5875BA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93ADB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e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43DF0A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5.3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D069AA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696</w:t>
            </w:r>
          </w:p>
        </w:tc>
      </w:tr>
      <w:tr w:rsidR="00A31E20" w:rsidRPr="00A31E20" w14:paraId="0F59EC8E" w14:textId="77777777" w:rsidTr="00A31E20">
        <w:trPr>
          <w:trHeight w:val="81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52983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-11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（</w:t>
            </w: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children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）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6368B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9755EC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2.2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C8405D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931</w:t>
            </w:r>
          </w:p>
        </w:tc>
      </w:tr>
      <w:tr w:rsidR="00A31E20" w:rsidRPr="00A31E20" w14:paraId="228AF66F" w14:textId="77777777" w:rsidTr="00A31E20">
        <w:trPr>
          <w:trHeight w:val="283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D4C2FB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48BDED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e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ADD0D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2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EF1F27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701</w:t>
            </w:r>
          </w:p>
        </w:tc>
      </w:tr>
      <w:tr w:rsidR="00A31E20" w:rsidRPr="00A31E20" w14:paraId="4CE13714" w14:textId="77777777" w:rsidTr="00A31E20">
        <w:trPr>
          <w:trHeight w:val="80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1CBCF1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2-19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（</w:t>
            </w: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teens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）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89415F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9D887E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7.5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A1F58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375</w:t>
            </w:r>
          </w:p>
        </w:tc>
      </w:tr>
      <w:tr w:rsidR="00A31E20" w:rsidRPr="00A31E20" w14:paraId="2C7B9389" w14:textId="77777777" w:rsidTr="00A31E20">
        <w:trPr>
          <w:trHeight w:val="283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AD85F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1BBA1B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e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BF98EB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0.6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A33A1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018</w:t>
            </w:r>
          </w:p>
        </w:tc>
      </w:tr>
      <w:tr w:rsidR="00A31E20" w:rsidRPr="00A31E20" w14:paraId="401790C6" w14:textId="77777777" w:rsidTr="00A31E20">
        <w:trPr>
          <w:trHeight w:val="81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D7C5EA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0-59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（</w:t>
            </w: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adults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）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05F00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D9574C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6.8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6BF59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272</w:t>
            </w:r>
          </w:p>
        </w:tc>
      </w:tr>
      <w:tr w:rsidR="00A31E20" w:rsidRPr="00A31E20" w14:paraId="2A6327CF" w14:textId="77777777" w:rsidTr="00A31E20">
        <w:trPr>
          <w:trHeight w:val="283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9D4CB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0559EB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e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774F8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4.7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2F3DD0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698</w:t>
            </w:r>
          </w:p>
        </w:tc>
      </w:tr>
      <w:tr w:rsidR="00A31E20" w:rsidRPr="00A31E20" w14:paraId="3F1C8E98" w14:textId="77777777" w:rsidTr="00A31E20">
        <w:trPr>
          <w:trHeight w:val="54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B0279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≥60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（</w:t>
            </w: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seniors</w:t>
            </w:r>
            <w:r w:rsidRPr="00A31E20">
              <w:rPr>
                <w:rFonts w:cs="Times New Roman"/>
                <w:color w:val="000000"/>
                <w:kern w:val="0"/>
                <w:sz w:val="21"/>
                <w:szCs w:val="21"/>
              </w:rPr>
              <w:t>）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AA05F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Mal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709C5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4.1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E9952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766</w:t>
            </w:r>
          </w:p>
        </w:tc>
      </w:tr>
      <w:tr w:rsidR="00A31E20" w:rsidRPr="00A31E20" w14:paraId="18DE7F8C" w14:textId="77777777" w:rsidTr="00A31E20">
        <w:trPr>
          <w:trHeight w:val="293"/>
        </w:trPr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59732B6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481539F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Female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071DCFF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2</w:t>
            </w:r>
          </w:p>
        </w:tc>
        <w:tc>
          <w:tcPr>
            <w:tcW w:w="2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37DB22" w14:textId="77777777" w:rsidR="00A31E20" w:rsidRPr="00A31E20" w:rsidRDefault="00A31E20" w:rsidP="00A31E20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A31E20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04</w:t>
            </w:r>
          </w:p>
        </w:tc>
      </w:tr>
    </w:tbl>
    <w:p w14:paraId="404F9612" w14:textId="15A2D637" w:rsidR="00A31E20" w:rsidRDefault="00A31E20"/>
    <w:p w14:paraId="646E8C68" w14:textId="77777777" w:rsidR="00C83650" w:rsidRDefault="00C83650">
      <w:r>
        <w:br w:type="page"/>
      </w:r>
    </w:p>
    <w:p w14:paraId="2300B082" w14:textId="16FD1367" w:rsidR="00A31E20" w:rsidRDefault="00A31E20" w:rsidP="00C437E3">
      <w:pPr>
        <w:pStyle w:val="1"/>
      </w:pPr>
      <w:bookmarkStart w:id="13" w:name="_Toc200941025"/>
      <w:r w:rsidRPr="00A31E20">
        <w:lastRenderedPageBreak/>
        <w:t xml:space="preserve">Table </w:t>
      </w:r>
      <w:r>
        <w:t>S5.</w:t>
      </w:r>
      <w:r w:rsidRPr="00A31E20">
        <w:t xml:space="preserve"> Mean concentrations</w:t>
      </w:r>
      <w:r w:rsidR="00A25A8B">
        <w:t xml:space="preserve"> </w:t>
      </w:r>
      <w:r w:rsidR="00A25A8B">
        <w:rPr>
          <w:rFonts w:hint="eastAsia"/>
        </w:rPr>
        <w:t>(</w:t>
      </w:r>
      <w:r w:rsidR="00A25A8B">
        <w:t>ng/g)</w:t>
      </w:r>
      <w:r w:rsidRPr="00A31E20">
        <w:t xml:space="preserve"> of PFAS in atmospheric particulate matter at the sampling site.</w:t>
      </w:r>
      <w:bookmarkEnd w:id="13"/>
    </w:p>
    <w:tbl>
      <w:tblPr>
        <w:tblW w:w="7296" w:type="dxa"/>
        <w:tblLook w:val="04A0" w:firstRow="1" w:lastRow="0" w:firstColumn="1" w:lastColumn="0" w:noHBand="0" w:noVBand="1"/>
      </w:tblPr>
      <w:tblGrid>
        <w:gridCol w:w="2022"/>
        <w:gridCol w:w="1761"/>
        <w:gridCol w:w="1761"/>
        <w:gridCol w:w="1752"/>
      </w:tblGrid>
      <w:tr w:rsidR="0070480A" w:rsidRPr="0070480A" w14:paraId="58EB4928" w14:textId="77777777" w:rsidTr="0070480A">
        <w:trPr>
          <w:trHeight w:val="550"/>
        </w:trPr>
        <w:tc>
          <w:tcPr>
            <w:tcW w:w="202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1C0A96" w14:textId="77777777" w:rsidR="0070480A" w:rsidRPr="0070480A" w:rsidRDefault="0070480A" w:rsidP="0070480A">
            <w:pP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Compound</w:t>
            </w:r>
          </w:p>
        </w:tc>
        <w:tc>
          <w:tcPr>
            <w:tcW w:w="17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CEFE6D" w14:textId="77777777" w:rsidR="0070480A" w:rsidRPr="0070480A" w:rsidRDefault="0070480A" w:rsidP="0070480A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1.0</w:t>
            </w:r>
          </w:p>
        </w:tc>
        <w:tc>
          <w:tcPr>
            <w:tcW w:w="17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035E95" w14:textId="77777777" w:rsidR="0070480A" w:rsidRPr="0070480A" w:rsidRDefault="0070480A" w:rsidP="0070480A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2.5</w:t>
            </w:r>
          </w:p>
        </w:tc>
        <w:tc>
          <w:tcPr>
            <w:tcW w:w="175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A5062CD" w14:textId="77777777" w:rsidR="0070480A" w:rsidRPr="0070480A" w:rsidRDefault="0070480A" w:rsidP="0070480A">
            <w:pPr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10</w:t>
            </w:r>
          </w:p>
        </w:tc>
      </w:tr>
      <w:tr w:rsidR="0070480A" w:rsidRPr="0070480A" w14:paraId="33C95A0C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6278F1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TFA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6A79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71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18373B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21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B9114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43</w:t>
            </w:r>
          </w:p>
        </w:tc>
      </w:tr>
      <w:tr w:rsidR="0070480A" w:rsidRPr="0070480A" w14:paraId="75468F15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05786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rA</w:t>
            </w:r>
            <w:proofErr w:type="spellEnd"/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A9ADE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64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93F71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95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7AE8ED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47</w:t>
            </w:r>
          </w:p>
        </w:tc>
      </w:tr>
      <w:tr w:rsidR="0070480A" w:rsidRPr="0070480A" w14:paraId="4C366DEE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C014E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ADDBC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1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94B50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0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6B29FC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8</w:t>
            </w:r>
          </w:p>
        </w:tc>
      </w:tr>
      <w:tr w:rsidR="0070480A" w:rsidRPr="0070480A" w14:paraId="00D00534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424F1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e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A1775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2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2982F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9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4EAC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6</w:t>
            </w:r>
          </w:p>
        </w:tc>
      </w:tr>
      <w:tr w:rsidR="0070480A" w:rsidRPr="0070480A" w14:paraId="26207B41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45835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8CB8F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0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61E3D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6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82FC93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6</w:t>
            </w:r>
          </w:p>
        </w:tc>
      </w:tr>
      <w:tr w:rsidR="0070480A" w:rsidRPr="0070480A" w14:paraId="67B60D84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53D29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p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831D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3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8D3783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0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762CC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9</w:t>
            </w:r>
          </w:p>
        </w:tc>
      </w:tr>
      <w:tr w:rsidR="0070480A" w:rsidRPr="0070480A" w14:paraId="5BC05085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15FE3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38669F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85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5D5D4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800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8E75B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14</w:t>
            </w:r>
          </w:p>
        </w:tc>
      </w:tr>
      <w:tr w:rsidR="0070480A" w:rsidRPr="0070480A" w14:paraId="50C1EC04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DDDC93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N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3E094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AB33E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.7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3103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.9</w:t>
            </w:r>
          </w:p>
        </w:tc>
      </w:tr>
      <w:tr w:rsidR="0070480A" w:rsidRPr="0070480A" w14:paraId="40386D2E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882DB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4EC4A3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7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DA5E0F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72BCF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9</w:t>
            </w:r>
          </w:p>
        </w:tc>
      </w:tr>
      <w:tr w:rsidR="0070480A" w:rsidRPr="0070480A" w14:paraId="61232E50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1546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Un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CFD353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B042D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8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BF0D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</w:tr>
      <w:tr w:rsidR="0070480A" w:rsidRPr="0070480A" w14:paraId="5B41408E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49479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o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09E8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BE8034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9189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</w:tr>
      <w:tr w:rsidR="0070480A" w:rsidRPr="0070480A" w14:paraId="0F61C945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6706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S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34A6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A3EBE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2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5B30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6</w:t>
            </w:r>
          </w:p>
        </w:tc>
      </w:tr>
      <w:tr w:rsidR="0070480A" w:rsidRPr="0070480A" w14:paraId="6F6AB7D3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3189C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S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3E986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9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26CC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8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409DA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</w:tr>
      <w:tr w:rsidR="0070480A" w:rsidRPr="0070480A" w14:paraId="4336D32A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1B0C5D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S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64F95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4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17F473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44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09BA24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3</w:t>
            </w:r>
          </w:p>
        </w:tc>
      </w:tr>
      <w:tr w:rsidR="0070480A" w:rsidRPr="0070480A" w14:paraId="7F43897F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4FD52A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S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17D1A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5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94E4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2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DCA8C5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</w:tr>
      <w:tr w:rsidR="0070480A" w:rsidRPr="0070480A" w14:paraId="1DB1F9A9" w14:textId="77777777" w:rsidTr="0070480A">
        <w:trPr>
          <w:trHeight w:val="54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EB7C2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UC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DC7999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6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1C08B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B465CB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</w:tr>
      <w:tr w:rsidR="0070480A" w:rsidRPr="0070480A" w14:paraId="54881D09" w14:textId="77777777" w:rsidTr="0070480A">
        <w:trPr>
          <w:trHeight w:val="29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384DC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OBS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CCDC2B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347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714D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941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7774A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71</w:t>
            </w:r>
          </w:p>
        </w:tc>
      </w:tr>
      <w:tr w:rsidR="0070480A" w:rsidRPr="0070480A" w14:paraId="61FB119C" w14:textId="77777777" w:rsidTr="0070480A">
        <w:trPr>
          <w:trHeight w:val="54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CEC33B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Cl-PFES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246390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.8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0C3679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4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28B6A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5</w:t>
            </w:r>
          </w:p>
        </w:tc>
      </w:tr>
      <w:tr w:rsidR="0070480A" w:rsidRPr="0070480A" w14:paraId="7B85AFA9" w14:textId="77777777" w:rsidTr="0070480A">
        <w:trPr>
          <w:trHeight w:val="54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F7F09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Cl-PFESA 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1975A7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1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36B65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.7</w:t>
            </w:r>
          </w:p>
        </w:tc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BF8D4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3</w:t>
            </w:r>
          </w:p>
        </w:tc>
      </w:tr>
      <w:tr w:rsidR="0070480A" w:rsidRPr="0070480A" w14:paraId="2E889B37" w14:textId="77777777" w:rsidTr="0070480A">
        <w:trPr>
          <w:trHeight w:val="300"/>
        </w:trPr>
        <w:tc>
          <w:tcPr>
            <w:tcW w:w="202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2B0CDA5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</w:t>
            </w: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17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3CE187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4</w:t>
            </w:r>
          </w:p>
        </w:tc>
        <w:tc>
          <w:tcPr>
            <w:tcW w:w="17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48D9226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1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2CC4D8" w14:textId="77777777" w:rsidR="0070480A" w:rsidRPr="0070480A" w:rsidRDefault="0070480A" w:rsidP="0070480A">
            <w:pPr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9</w:t>
            </w:r>
          </w:p>
        </w:tc>
      </w:tr>
    </w:tbl>
    <w:p w14:paraId="5F55DCD1" w14:textId="67455551" w:rsidR="00A31E20" w:rsidRDefault="0070480A">
      <w:r>
        <w:t xml:space="preserve">   </w:t>
      </w:r>
    </w:p>
    <w:p w14:paraId="27C7DA67" w14:textId="77777777" w:rsidR="00C83650" w:rsidRDefault="00C83650">
      <w:r>
        <w:br w:type="page"/>
      </w:r>
    </w:p>
    <w:p w14:paraId="69E6ED40" w14:textId="16FA3263" w:rsidR="0070480A" w:rsidRDefault="0070480A" w:rsidP="00C437E3">
      <w:pPr>
        <w:pStyle w:val="1"/>
      </w:pPr>
      <w:bookmarkStart w:id="14" w:name="_Toc200941026"/>
      <w:r w:rsidRPr="0070480A">
        <w:lastRenderedPageBreak/>
        <w:t xml:space="preserve">Table </w:t>
      </w:r>
      <w:r>
        <w:t>S</w:t>
      </w:r>
      <w:r w:rsidRPr="0070480A">
        <w:t>6. Mean concentrations</w:t>
      </w:r>
      <w:r w:rsidR="00A25A8B">
        <w:t xml:space="preserve"> (ng/mL)</w:t>
      </w:r>
      <w:r w:rsidRPr="0070480A">
        <w:t xml:space="preserve"> of PFAS in simulated lung fluids.</w:t>
      </w:r>
      <w:bookmarkEnd w:id="14"/>
    </w:p>
    <w:tbl>
      <w:tblPr>
        <w:tblW w:w="7680" w:type="dxa"/>
        <w:tblLook w:val="04A0" w:firstRow="1" w:lastRow="0" w:firstColumn="1" w:lastColumn="0" w:noHBand="0" w:noVBand="1"/>
      </w:tblPr>
      <w:tblGrid>
        <w:gridCol w:w="1011"/>
        <w:gridCol w:w="954"/>
        <w:gridCol w:w="953"/>
        <w:gridCol w:w="953"/>
        <w:gridCol w:w="948"/>
        <w:gridCol w:w="955"/>
        <w:gridCol w:w="953"/>
        <w:gridCol w:w="953"/>
      </w:tblGrid>
      <w:tr w:rsidR="0070480A" w:rsidRPr="0070480A" w14:paraId="1CE3E8BE" w14:textId="77777777" w:rsidTr="0070480A">
        <w:trPr>
          <w:trHeight w:val="300"/>
        </w:trPr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43995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bookmarkStart w:id="15" w:name="RANGE!A70"/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  <w:bookmarkEnd w:id="15"/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F5E413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ALF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F8FE8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44A2EB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E942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7B71B3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GS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9C3F3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32BF5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</w:tr>
      <w:tr w:rsidR="0070480A" w:rsidRPr="0070480A" w14:paraId="5D668882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E647CF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01AF58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1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54B431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2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59C8E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7C65C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59A83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1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96F17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2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0B93D0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M 10</w:t>
            </w:r>
          </w:p>
        </w:tc>
      </w:tr>
      <w:tr w:rsidR="0070480A" w:rsidRPr="0070480A" w14:paraId="3D7DF93A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8FDD1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1 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207B1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41EF7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1344C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542AA2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986CA5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30CAD6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8659E7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</w:tr>
      <w:tr w:rsidR="0070480A" w:rsidRPr="0070480A" w14:paraId="35617217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EFB6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8FE71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A0AE6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E76F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780C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44D5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74CB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78B2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70480A" w:rsidRPr="0070480A" w14:paraId="01998D4A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2B4F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e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66FE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BFE60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E8971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F8896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BCB3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F1F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1444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</w:tr>
      <w:tr w:rsidR="0070480A" w:rsidRPr="0070480A" w14:paraId="1DD5AA33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DF73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2128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DE3F1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26C14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1808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3DB78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B69E4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28A0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</w:tr>
      <w:tr w:rsidR="0070480A" w:rsidRPr="0070480A" w14:paraId="0C65056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EF2BD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p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718B4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F826A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F15F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2A0A4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9418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A11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9F3A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</w:tr>
      <w:tr w:rsidR="0070480A" w:rsidRPr="0070480A" w14:paraId="556842B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8D92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357B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8804E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3014F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015E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75FDA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91310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3DF3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</w:tr>
      <w:tr w:rsidR="0070480A" w:rsidRPr="0070480A" w14:paraId="457A4E9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D41D4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317F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C02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5EE5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416F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168B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AA7F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8AA21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</w:tr>
      <w:tr w:rsidR="0070480A" w:rsidRPr="0070480A" w14:paraId="61DFA1E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69E3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0CB9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F6C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AC9A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6DA5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23312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22183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0898E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70480A" w:rsidRPr="0070480A" w14:paraId="7800D6ED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3D5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Un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25A4D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30C9B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7E2A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7FD53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23C5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589D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AA300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</w:tr>
      <w:tr w:rsidR="0070480A" w:rsidRPr="0070480A" w14:paraId="59A624A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23B4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o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821E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68727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CA5F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6A61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E287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2C63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B81F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</w:tr>
      <w:tr w:rsidR="0070480A" w:rsidRPr="0070480A" w14:paraId="304746B8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98D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988B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D8F9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99A06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AF9C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3C9B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94E4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C161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</w:tr>
      <w:tr w:rsidR="0070480A" w:rsidRPr="0070480A" w14:paraId="12D33CBF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0D1B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S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94CC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2D06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B1A0B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6E4C4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1903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780C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50FF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</w:tr>
      <w:tr w:rsidR="0070480A" w:rsidRPr="0070480A" w14:paraId="14F8605A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CE2B1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760E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C5D9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0E8EF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8F8D4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B6D5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EF51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DCE2D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4</w:t>
            </w:r>
          </w:p>
        </w:tc>
      </w:tr>
      <w:tr w:rsidR="0070480A" w:rsidRPr="0070480A" w14:paraId="7860E5FF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5204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043DD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5A9E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4480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D170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094E7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1527A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E9FA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8</w:t>
            </w:r>
          </w:p>
        </w:tc>
      </w:tr>
      <w:tr w:rsidR="0070480A" w:rsidRPr="0070480A" w14:paraId="19D99BBF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4575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8114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3CAF9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29B83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D90F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0026C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DC9DA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8BE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0B7A6F1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8AE6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86775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9DE02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C5EC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CDD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93D70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AE18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F9DC0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</w:tr>
      <w:tr w:rsidR="0070480A" w:rsidRPr="0070480A" w14:paraId="505A7B4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516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204B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ACA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04CAC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466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4A66E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A7E1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5026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70480A" w:rsidRPr="0070480A" w14:paraId="08CCAD83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8BD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97A8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6EC0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E442B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0213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67712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BEEA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E890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</w:tr>
      <w:tr w:rsidR="0070480A" w:rsidRPr="0070480A" w14:paraId="2CE2B530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2942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2702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56F0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41E1E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83F36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1E38E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A828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EEA2A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</w:tr>
      <w:tr w:rsidR="0070480A" w:rsidRPr="0070480A" w14:paraId="1CB0E067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4DC81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198B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C31B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D25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9890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4993F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BEA28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6E048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</w:tr>
      <w:tr w:rsidR="0070480A" w:rsidRPr="0070480A" w14:paraId="79A2464E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D80B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0009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464D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9D9C3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DE8F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EBA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2E1C2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9FE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</w:tr>
      <w:tr w:rsidR="0070480A" w:rsidRPr="0070480A" w14:paraId="47FE725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00CB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ECH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A444A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EAD71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B7DE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2AD9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F036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3C1D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11413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</w:tr>
      <w:tr w:rsidR="0070480A" w:rsidRPr="0070480A" w14:paraId="7F8C9F2D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4DA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F25D5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3E34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3846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DBE47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9BDF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A9BA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12427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</w:tr>
      <w:tr w:rsidR="0070480A" w:rsidRPr="0070480A" w14:paraId="25526D43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37A4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36FC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4FDE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0E5B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DD93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3992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965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F1DA5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3</w:t>
            </w:r>
          </w:p>
        </w:tc>
      </w:tr>
      <w:tr w:rsidR="0070480A" w:rsidRPr="0070480A" w14:paraId="31989A8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36708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ADO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87553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DDE4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92AB3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FD5E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D756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0DC7A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07C2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</w:tr>
      <w:tr w:rsidR="0070480A" w:rsidRPr="0070480A" w14:paraId="082AC262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CC7F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AB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F4A6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165A2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DC3B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992D4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69C2D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3D29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2148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</w:tr>
      <w:tr w:rsidR="0070480A" w:rsidRPr="0070480A" w14:paraId="2D4E1C58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6FF1A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O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97966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0A5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8D34A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289C6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47F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F213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9408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</w:tr>
      <w:tr w:rsidR="0070480A" w:rsidRPr="0070480A" w14:paraId="52ED060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21B8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FO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06254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06FC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5D099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6FA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17C12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590D8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9765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</w:tr>
      <w:tr w:rsidR="0070480A" w:rsidRPr="0070480A" w14:paraId="7CDCA3EE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A0DE7A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lastRenderedPageBreak/>
              <w:t xml:space="preserve">6:2 </w:t>
            </w: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27DD89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0EA5B7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C4AD5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939CD4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984CFE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8596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1F9F29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</w:tr>
      <w:tr w:rsidR="0070480A" w:rsidRPr="0070480A" w14:paraId="4B766A80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789E53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3 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2A228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7A6DF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2D9013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111B3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D4EAEB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E91FEE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ED663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</w:tr>
      <w:tr w:rsidR="0070480A" w:rsidRPr="0070480A" w14:paraId="56CDA7B0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7E4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59321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E3CDC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A76A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86CE5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5D79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4D61E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09EE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70480A" w:rsidRPr="0070480A" w14:paraId="40D9B1D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6F0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e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9A38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B372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9AB8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6127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F308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587F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D7E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</w:tr>
      <w:tr w:rsidR="0070480A" w:rsidRPr="0070480A" w14:paraId="6665F42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883C5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7F375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AA9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168A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D883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4D44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0268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2292C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70480A" w:rsidRPr="0070480A" w14:paraId="06E08D13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51CF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p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4250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DC23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123D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95AE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141A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D0BFE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5E835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70480A" w:rsidRPr="0070480A" w14:paraId="7CF0002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0D2C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F374C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D32D8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6D2A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C7AD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1044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D51E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B393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</w:tr>
      <w:tr w:rsidR="0070480A" w:rsidRPr="0070480A" w14:paraId="38C96D59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393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7D234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E6B7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CF7C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9DDA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8A25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E89B3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96EB3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</w:tr>
      <w:tr w:rsidR="0070480A" w:rsidRPr="0070480A" w14:paraId="403CFFF5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4D2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F6A9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996B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BE6B3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23E2A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BB6AC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FB1D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9AD72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</w:tr>
      <w:tr w:rsidR="0070480A" w:rsidRPr="0070480A" w14:paraId="6655D249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43F7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Un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3431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E1D69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26E1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775A2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966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7A78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2760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</w:tr>
      <w:tr w:rsidR="0070480A" w:rsidRPr="0070480A" w14:paraId="003F8843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1372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o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5CA31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9626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FDF7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D4D0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E0A2C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D10D0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EE690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</w:tr>
      <w:tr w:rsidR="0070480A" w:rsidRPr="0070480A" w14:paraId="5BE46937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5B229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4AFA2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6BD00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9AF2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0837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05D7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2DC9D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A5E8E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56D59D4D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53C8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S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F967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CB03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03AE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7016A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226FC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7982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444F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70480A" w:rsidRPr="0070480A" w14:paraId="617520E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0856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A0ED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7385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689E2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8C58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F2AE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CDB3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A2D93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64745639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7CF23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66460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99975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0D1A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7F21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E86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65D3A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760A4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2</w:t>
            </w:r>
          </w:p>
        </w:tc>
      </w:tr>
      <w:tr w:rsidR="0070480A" w:rsidRPr="0070480A" w14:paraId="0206DEAD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CB73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E02D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AFB2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4404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0388D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562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CBD28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925A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</w:tr>
      <w:tr w:rsidR="0070480A" w:rsidRPr="0070480A" w14:paraId="478CD32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99463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8CFF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BEB82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AB9B6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522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B5591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272CA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9F5F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</w:tr>
      <w:tr w:rsidR="0070480A" w:rsidRPr="0070480A" w14:paraId="7291FE57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8D464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CDD3B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080C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99416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6F414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28C68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54B8D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4698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</w:tr>
      <w:tr w:rsidR="0070480A" w:rsidRPr="0070480A" w14:paraId="25B01ADF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751A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57DB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4B8D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3BE0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E465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E81F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C468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9AD0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</w:tr>
      <w:tr w:rsidR="0070480A" w:rsidRPr="0070480A" w14:paraId="6A953AF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03A65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2375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E1103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8F0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820B6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D358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FC643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9DBE2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</w:tr>
      <w:tr w:rsidR="0070480A" w:rsidRPr="0070480A" w14:paraId="38C49D07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4945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B895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0062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8C73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F093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0FEB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858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3F11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70480A" w:rsidRPr="0070480A" w14:paraId="2965B05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C8ECA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2CD8E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AF6C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29313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1E26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68221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F1034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6BD3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</w:tr>
      <w:tr w:rsidR="0070480A" w:rsidRPr="0070480A" w14:paraId="26EC72A0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AA66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ECH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EFBD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F231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0222F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4300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25AC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51318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6BCF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</w:tr>
      <w:tr w:rsidR="0070480A" w:rsidRPr="0070480A" w14:paraId="730314A3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639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D45E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3F912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B03DA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3A7AF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8B8E1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73C6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354E2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</w:tr>
      <w:tr w:rsidR="0070480A" w:rsidRPr="0070480A" w14:paraId="28DA7F5E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BAA7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6D3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F520C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F7FB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C972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F298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A8032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D6EA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7</w:t>
            </w:r>
          </w:p>
        </w:tc>
      </w:tr>
      <w:tr w:rsidR="0070480A" w:rsidRPr="0070480A" w14:paraId="33E25540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5014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ADO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FE41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7EA05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D952B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460F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0A74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DF4E8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3654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</w:tr>
      <w:tr w:rsidR="0070480A" w:rsidRPr="0070480A" w14:paraId="0DD49E5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D520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AB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02E2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A7920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A7D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ABD2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8754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7663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9A5A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70480A" w:rsidRPr="0070480A" w14:paraId="7C854B2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AF23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O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B82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8EE8A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800EE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C7C12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8DE5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8670C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A1F6C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</w:tr>
      <w:tr w:rsidR="0070480A" w:rsidRPr="0070480A" w14:paraId="503BA398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19BC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FO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1A4D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CAE0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C52A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C896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E0AE2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85F7A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B2B5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67</w:t>
            </w:r>
          </w:p>
        </w:tc>
      </w:tr>
      <w:tr w:rsidR="0070480A" w:rsidRPr="0070480A" w14:paraId="74D51C06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AFFCE0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</w:t>
            </w: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8F5A7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08DD64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C6330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451008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28CF96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49BD0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8E503F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</w:tr>
      <w:tr w:rsidR="0070480A" w:rsidRPr="0070480A" w14:paraId="7DAE7735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A10C7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lastRenderedPageBreak/>
              <w:t>7 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67F57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41A87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FE867A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1DD086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796FFC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6DF31E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8A8F7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</w:tr>
      <w:tr w:rsidR="0070480A" w:rsidRPr="0070480A" w14:paraId="282FEB2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20283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27DB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D01B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77A1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459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CDD26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0D2CC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7ACDA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1B41B0E0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5C80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Pe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684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9107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9794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F512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9C2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54A75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A482F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</w:tr>
      <w:tr w:rsidR="0070480A" w:rsidRPr="0070480A" w14:paraId="6C5D7B65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B451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0724C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1BC04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AD8FD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74B9C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06B18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5330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45DC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16C30E07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3BA1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p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15F90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00C15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05067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6969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C0D0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B934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FE530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</w:tr>
      <w:tr w:rsidR="0070480A" w:rsidRPr="0070480A" w14:paraId="601DEF12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DF31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639D4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96C56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EE05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9276F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EA2B6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901A8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56C70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70480A" w:rsidRPr="0070480A" w14:paraId="0E0AC0F1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960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B09B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4D7F1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0842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A588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3321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76AB7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9E17F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</w:tr>
      <w:tr w:rsidR="0070480A" w:rsidRPr="0070480A" w14:paraId="671A5549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89F5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2592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72977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9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A5F7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9D35E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947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D3F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67404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.7</w:t>
            </w:r>
          </w:p>
        </w:tc>
      </w:tr>
      <w:tr w:rsidR="0070480A" w:rsidRPr="0070480A" w14:paraId="500D254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46BBD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Un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A11DA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FB043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DD20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E21C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2490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754F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E2C0D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</w:tr>
      <w:tr w:rsidR="0070480A" w:rsidRPr="0070480A" w14:paraId="047B180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B72C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o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4F1B4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D73F1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9C920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AD84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671AE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0730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99C3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</w:tr>
      <w:tr w:rsidR="0070480A" w:rsidRPr="0070480A" w14:paraId="5E93390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560F9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A143D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542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9515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4305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35BEA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F386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2877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6</w:t>
            </w:r>
          </w:p>
        </w:tc>
      </w:tr>
      <w:tr w:rsidR="0070480A" w:rsidRPr="0070480A" w14:paraId="5AC9DEB3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0034E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S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AA74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F070C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23C3F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2262C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44A0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08D16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5519C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</w:tr>
      <w:tr w:rsidR="0070480A" w:rsidRPr="0070480A" w14:paraId="51190D9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14D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C448F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0CC8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224C5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7EA3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4131C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0359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439C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</w:tr>
      <w:tr w:rsidR="0070480A" w:rsidRPr="0070480A" w14:paraId="42D15C32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2B173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26B67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35F2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7410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670C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2385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B879E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AAA3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1</w:t>
            </w:r>
          </w:p>
        </w:tc>
      </w:tr>
      <w:tr w:rsidR="0070480A" w:rsidRPr="0070480A" w14:paraId="5C899F3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ABDE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556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4AD9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F4571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CFF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34AB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76075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4DC7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</w:tr>
      <w:tr w:rsidR="0070480A" w:rsidRPr="0070480A" w14:paraId="5A6D329C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AEA5E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E5D7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F5597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5973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36541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605D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5C295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A7C3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</w:tr>
      <w:tr w:rsidR="0070480A" w:rsidRPr="0070480A" w14:paraId="6CA72059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3B6D9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E7979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03B8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772B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7DE4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7D5F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281BB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BC94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</w:tr>
      <w:tr w:rsidR="0070480A" w:rsidRPr="0070480A" w14:paraId="1C359506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0D6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4EF6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10728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7269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F945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CABDA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9797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4C77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</w:tr>
      <w:tr w:rsidR="0070480A" w:rsidRPr="0070480A" w14:paraId="68EB46C2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2CAC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994E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2114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D7C7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D2A3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8539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AE39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A63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</w:tr>
      <w:tr w:rsidR="0070480A" w:rsidRPr="0070480A" w14:paraId="4C51DB1F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06757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D4384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7FFFE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88B09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EB2D8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F69F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015B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DE25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</w:tr>
      <w:tr w:rsidR="0070480A" w:rsidRPr="0070480A" w14:paraId="2DDA651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0078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CD87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A6B0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A000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F133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1BBC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BE09C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ADA0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</w:tr>
      <w:tr w:rsidR="0070480A" w:rsidRPr="0070480A" w14:paraId="1EAF0F06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648EC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ECH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5377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D904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C572B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CE14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9D83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7FE7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9B7D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</w:tr>
      <w:tr w:rsidR="0070480A" w:rsidRPr="0070480A" w14:paraId="1D71703B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E0111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BF31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8EC5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7F36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67DEA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4780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D0DC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5E9A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</w:tr>
      <w:tr w:rsidR="0070480A" w:rsidRPr="0070480A" w14:paraId="6C574806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B42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7E10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2F6D8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AAF0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9CCE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E7861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0F68F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3B5C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8</w:t>
            </w:r>
          </w:p>
        </w:tc>
      </w:tr>
      <w:tr w:rsidR="0070480A" w:rsidRPr="0070480A" w14:paraId="625D7395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3059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ADO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B468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BE8C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1E1F7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A916D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DA8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A9AE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654B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</w:tr>
      <w:tr w:rsidR="0070480A" w:rsidRPr="0070480A" w14:paraId="1BDAF04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27F97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AB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9A180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97CD0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A1909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358F4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78CF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787DB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C552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3.8</w:t>
            </w:r>
          </w:p>
        </w:tc>
      </w:tr>
      <w:tr w:rsidR="0070480A" w:rsidRPr="0070480A" w14:paraId="501C9CC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401E5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O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D9E8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49C2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62C2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F8944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E60C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2C5F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60BC1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</w:tr>
      <w:tr w:rsidR="0070480A" w:rsidRPr="0070480A" w14:paraId="1CEDDE9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6DFF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FO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BA317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8611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81BEC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80585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AEF0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0DA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085D3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70480A" w:rsidRPr="0070480A" w14:paraId="6C2169B5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C8193E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</w:t>
            </w: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215176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E30CE7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6DC6E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B75838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43E7F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27270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1217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7</w:t>
            </w:r>
          </w:p>
        </w:tc>
      </w:tr>
      <w:tr w:rsidR="0070480A" w:rsidRPr="0070480A" w14:paraId="525379EC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E1260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14 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07C123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2D47D2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CD16C6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9395AB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85A763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755A3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E11F79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 </w:t>
            </w:r>
          </w:p>
        </w:tc>
      </w:tr>
      <w:tr w:rsidR="0070480A" w:rsidRPr="0070480A" w14:paraId="11A49D37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7943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1C8DA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723BF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2805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16F4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05E39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F7C1B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CF380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</w:tr>
      <w:tr w:rsidR="0070480A" w:rsidRPr="0070480A" w14:paraId="11B3D33D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2FFD7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lastRenderedPageBreak/>
              <w:t>PFPe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B270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41F8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9CFB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1355C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CDD3F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4A50F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145E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</w:tr>
      <w:tr w:rsidR="0070480A" w:rsidRPr="0070480A" w14:paraId="3987A5DA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B8B9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74E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BE0F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13FD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BD19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51CB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BB0F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80995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</w:tr>
      <w:tr w:rsidR="0070480A" w:rsidRPr="0070480A" w14:paraId="7B7BDC6F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270B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p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DAF22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780B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1536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C88F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4348F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53942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67AD9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</w:tr>
      <w:tr w:rsidR="0070480A" w:rsidRPr="0070480A" w14:paraId="26CB1682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4995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3A90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98FF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6035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4A715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A65C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E66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DDCC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</w:tr>
      <w:tr w:rsidR="0070480A" w:rsidRPr="0070480A" w14:paraId="7BD2E49D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2B41D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9629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82F5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E144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3D77B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63B4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C516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AE07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06E2C363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946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3788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878D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0840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5FC0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F2593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516B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7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55BA8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</w:t>
            </w:r>
          </w:p>
        </w:tc>
      </w:tr>
      <w:tr w:rsidR="0070480A" w:rsidRPr="0070480A" w14:paraId="07A8CA2A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6E72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Un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3401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1D9FE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CD74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BC7F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A3FE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7268F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1C6E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</w:tr>
      <w:tr w:rsidR="0070480A" w:rsidRPr="0070480A" w14:paraId="54BFF542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067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DoDA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CF1A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0982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EAA26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5422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A6B75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D560C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EF4F4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4</w:t>
            </w:r>
          </w:p>
        </w:tc>
      </w:tr>
      <w:tr w:rsidR="0070480A" w:rsidRPr="0070480A" w14:paraId="490F300F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0C8D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66F4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7919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A354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B180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5643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34BB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6C268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</w:tr>
      <w:tr w:rsidR="0070480A" w:rsidRPr="0070480A" w14:paraId="32A7FEB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3849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PFHxS</w:t>
            </w:r>
            <w:proofErr w:type="spellEnd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195B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08EAD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6FD4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F29D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85EF6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3E46B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CB85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2F26C42F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E2FBD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O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E4F0C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6C63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1EC20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5AF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DD1C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A5C12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F79F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70480A" w:rsidRPr="0070480A" w14:paraId="531B3AD7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1158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D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E4408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8B419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04EE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05A0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4A6B0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F9A78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C4BF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45</w:t>
            </w:r>
          </w:p>
        </w:tc>
      </w:tr>
      <w:tr w:rsidR="0070480A" w:rsidRPr="0070480A" w14:paraId="0A3D11ED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D2A7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42E15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CB6C5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940F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0E365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48B0E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7786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92727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70480A" w:rsidRPr="0070480A" w14:paraId="013C1CD4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55F6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:2 FTS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9D5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380D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26C7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98833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FFC8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B87FF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112EC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9</w:t>
            </w:r>
          </w:p>
        </w:tc>
      </w:tr>
      <w:tr w:rsidR="0070480A" w:rsidRPr="0070480A" w14:paraId="19A6816D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2A9BC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7D67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DACA0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8536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D681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E737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00C96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3AD26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</w:tr>
      <w:tr w:rsidR="0070480A" w:rsidRPr="0070480A" w14:paraId="2B27BCA6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BFFB6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1D73B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D1BA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49DBC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808D5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BC64E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8DC3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44CE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</w:tr>
      <w:tr w:rsidR="0070480A" w:rsidRPr="0070480A" w14:paraId="0A0681FB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7CE7A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F9FC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0576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96BFC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8CEB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2F725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232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AB2DB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</w:tr>
      <w:tr w:rsidR="0070480A" w:rsidRPr="0070480A" w14:paraId="39B6F9D5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5374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U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56D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71D9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641D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943E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ECA7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CAE18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A896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4</w:t>
            </w:r>
          </w:p>
        </w:tc>
      </w:tr>
      <w:tr w:rsidR="0070480A" w:rsidRPr="0070480A" w14:paraId="5ED051FF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9B350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FTC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4EF0F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7E106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780B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2151F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51F27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F2CC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6741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</w:tr>
      <w:tr w:rsidR="0070480A" w:rsidRPr="0070480A" w14:paraId="594F69F5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E693F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PFECH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6DC3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A3B0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B6BB8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60BC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EBF4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3D463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C492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70480A" w:rsidRPr="0070480A" w14:paraId="1128EDD3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0C17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2A7D1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DE88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E1840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5123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9707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0CA25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D531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</w:tr>
      <w:tr w:rsidR="0070480A" w:rsidRPr="0070480A" w14:paraId="521D85DC" w14:textId="77777777" w:rsidTr="0070480A">
        <w:trPr>
          <w:trHeight w:val="54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387D0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8:2 Cl-PFES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1A3C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3E2A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6AFBB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471CD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9D53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E4B36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296B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18</w:t>
            </w:r>
          </w:p>
        </w:tc>
      </w:tr>
      <w:tr w:rsidR="0070480A" w:rsidRPr="0070480A" w14:paraId="009249FA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5216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ADONA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FA6D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05CF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EA9DC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B3004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1DA33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0B65F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3D7F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9</w:t>
            </w:r>
          </w:p>
        </w:tc>
      </w:tr>
      <w:tr w:rsidR="0070480A" w:rsidRPr="0070480A" w14:paraId="56A54DC5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CA45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FTAB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A1B2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E0F30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D786A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61A0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313217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7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B9B5C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56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63EDC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9.1</w:t>
            </w:r>
          </w:p>
        </w:tc>
      </w:tr>
      <w:tr w:rsidR="0070480A" w:rsidRPr="0070480A" w14:paraId="2B5944D2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5690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OBS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B82B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3924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EC2A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E178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93283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3CCB2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607AF1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6</w:t>
            </w:r>
          </w:p>
        </w:tc>
      </w:tr>
      <w:tr w:rsidR="0070480A" w:rsidRPr="0070480A" w14:paraId="4739B160" w14:textId="77777777" w:rsidTr="0070480A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1FAE4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bookmarkStart w:id="16" w:name="RANGE!A186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FOSA </w:t>
            </w:r>
            <w:bookmarkEnd w:id="16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2C50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EAE2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D23D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n.d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84654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2EA996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2CDA4D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F8AB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n.d.</w:t>
            </w:r>
          </w:p>
        </w:tc>
      </w:tr>
      <w:tr w:rsidR="0070480A" w:rsidRPr="0070480A" w14:paraId="7BDA1A49" w14:textId="77777777" w:rsidTr="0070480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B56855F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 xml:space="preserve">6:2 </w:t>
            </w:r>
            <w:proofErr w:type="spellStart"/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diPAP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1474AA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707CAE5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0FFB86B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D5292D9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D86E98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17817A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CF115E" w14:textId="77777777" w:rsidR="0070480A" w:rsidRPr="0070480A" w:rsidRDefault="0070480A" w:rsidP="0070480A">
            <w:pPr>
              <w:jc w:val="left"/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</w:pPr>
            <w:r w:rsidRPr="0070480A">
              <w:rPr>
                <w:rFonts w:eastAsia="Times New Roman"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</w:tr>
    </w:tbl>
    <w:p w14:paraId="6EF36FC5" w14:textId="77777777" w:rsidR="006514DB" w:rsidRDefault="006514DB"/>
    <w:p w14:paraId="70309228" w14:textId="77777777" w:rsidR="006514DB" w:rsidRDefault="006514DB"/>
    <w:p w14:paraId="472C0F0E" w14:textId="77777777" w:rsidR="006514DB" w:rsidRDefault="006514DB" w:rsidP="006514DB">
      <w:pPr>
        <w:pStyle w:val="EndNoteBibliography"/>
        <w:ind w:left="720" w:hanging="720"/>
      </w:pPr>
    </w:p>
    <w:p w14:paraId="767DD829" w14:textId="6BF0716A" w:rsidR="006514DB" w:rsidRDefault="006514DB" w:rsidP="006514DB">
      <w:pPr>
        <w:pStyle w:val="EndNoteBibliography"/>
        <w:ind w:left="720" w:hanging="720"/>
      </w:pPr>
    </w:p>
    <w:p w14:paraId="023BE958" w14:textId="00D0A7BE" w:rsidR="006514DB" w:rsidRPr="006514DB" w:rsidRDefault="006514DB" w:rsidP="00C437E3">
      <w:pPr>
        <w:pStyle w:val="1"/>
      </w:pPr>
      <w:bookmarkStart w:id="17" w:name="_Toc200941027"/>
      <w:r w:rsidRPr="006514DB">
        <w:lastRenderedPageBreak/>
        <w:t>Reference</w:t>
      </w:r>
      <w:bookmarkEnd w:id="17"/>
    </w:p>
    <w:p w14:paraId="5A39DA5D" w14:textId="7D490CD2" w:rsidR="006514DB" w:rsidRPr="006514DB" w:rsidRDefault="006514DB" w:rsidP="006514D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8" w:name="_ENREF_1"/>
      <w:r w:rsidRPr="006514DB">
        <w:t>Yu, N., et al., 2018. Non-target and suspect screening of per- and polyfluoroalkyl substances in airborne particulate matter in China. Environmental Science &amp; Technology. 52</w:t>
      </w:r>
      <w:r w:rsidRPr="006514DB">
        <w:rPr>
          <w:b/>
        </w:rPr>
        <w:t>,</w:t>
      </w:r>
      <w:r w:rsidRPr="006514DB">
        <w:t xml:space="preserve"> 8205-8214.</w:t>
      </w:r>
      <w:bookmarkEnd w:id="18"/>
    </w:p>
    <w:p w14:paraId="411E9796" w14:textId="1EF93A2F" w:rsidR="0070480A" w:rsidRDefault="006514DB">
      <w:r>
        <w:fldChar w:fldCharType="end"/>
      </w:r>
    </w:p>
    <w:sectPr w:rsidR="0070480A" w:rsidSect="007C0E8B">
      <w:footerReference w:type="default" r:id="rId9"/>
      <w:pgSz w:w="11906" w:h="16838" w:code="9"/>
      <w:pgMar w:top="1440" w:right="1797" w:bottom="1440" w:left="1797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A2C776" w14:textId="77777777" w:rsidR="00B34F12" w:rsidRDefault="00B34F12" w:rsidP="00244B85">
      <w:r>
        <w:separator/>
      </w:r>
    </w:p>
  </w:endnote>
  <w:endnote w:type="continuationSeparator" w:id="0">
    <w:p w14:paraId="753D9111" w14:textId="77777777" w:rsidR="00B34F12" w:rsidRDefault="00B34F12" w:rsidP="00244B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89310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5FE2DF6" w14:textId="55DD3AB3" w:rsidR="006A60DB" w:rsidRDefault="006A60DB">
        <w:pPr>
          <w:pStyle w:val="a5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4BA31A0" w14:textId="77777777" w:rsidR="006A60DB" w:rsidRDefault="006A60D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83ACB5" w14:textId="77777777" w:rsidR="00B34F12" w:rsidRDefault="00B34F12" w:rsidP="00244B85">
      <w:r>
        <w:separator/>
      </w:r>
    </w:p>
  </w:footnote>
  <w:footnote w:type="continuationSeparator" w:id="0">
    <w:p w14:paraId="17AA9732" w14:textId="77777777" w:rsidR="00B34F12" w:rsidRDefault="00B34F12" w:rsidP="00244B8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xaw2zx56tzv0xedvzj5d95jds259pwt20xv&quot;&gt;我的EndNote库&lt;record-ids&gt;&lt;item&gt;390&lt;/item&gt;&lt;/record-ids&gt;&lt;/item&gt;&lt;/Libraries&gt;"/>
  </w:docVars>
  <w:rsids>
    <w:rsidRoot w:val="004C3FE6"/>
    <w:rsid w:val="00065326"/>
    <w:rsid w:val="001E3501"/>
    <w:rsid w:val="00244B85"/>
    <w:rsid w:val="004512EF"/>
    <w:rsid w:val="004C3FE6"/>
    <w:rsid w:val="00533834"/>
    <w:rsid w:val="00591645"/>
    <w:rsid w:val="005B3E21"/>
    <w:rsid w:val="005D4601"/>
    <w:rsid w:val="006514DB"/>
    <w:rsid w:val="00694654"/>
    <w:rsid w:val="006A60DB"/>
    <w:rsid w:val="0070480A"/>
    <w:rsid w:val="007A1696"/>
    <w:rsid w:val="007C0E8B"/>
    <w:rsid w:val="00A25A8B"/>
    <w:rsid w:val="00A31E20"/>
    <w:rsid w:val="00B34F12"/>
    <w:rsid w:val="00C437E3"/>
    <w:rsid w:val="00C83650"/>
    <w:rsid w:val="00E04BD8"/>
    <w:rsid w:val="00E608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47E420"/>
  <w15:chartTrackingRefBased/>
  <w15:docId w15:val="{C42FB279-A171-4333-B36E-74157F8A97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jc w:val="both"/>
    </w:pPr>
  </w:style>
  <w:style w:type="paragraph" w:styleId="1">
    <w:name w:val="heading 1"/>
    <w:basedOn w:val="a"/>
    <w:next w:val="a"/>
    <w:link w:val="10"/>
    <w:uiPriority w:val="9"/>
    <w:qFormat/>
    <w:rsid w:val="00E04BD8"/>
    <w:pPr>
      <w:keepNext/>
      <w:keepLines/>
      <w:spacing w:before="240"/>
      <w:outlineLvl w:val="0"/>
    </w:pPr>
    <w:rPr>
      <w:rFonts w:eastAsiaTheme="majorEastAsia" w:cstheme="majorBidi"/>
      <w:color w:val="2F5496" w:themeColor="accent1" w:themeShade="BF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44B85"/>
    <w:pPr>
      <w:tabs>
        <w:tab w:val="center" w:pos="4153"/>
        <w:tab w:val="right" w:pos="8306"/>
      </w:tabs>
    </w:pPr>
  </w:style>
  <w:style w:type="character" w:customStyle="1" w:styleId="a4">
    <w:name w:val="页眉 字符"/>
    <w:basedOn w:val="a0"/>
    <w:link w:val="a3"/>
    <w:uiPriority w:val="99"/>
    <w:rsid w:val="00244B85"/>
  </w:style>
  <w:style w:type="paragraph" w:styleId="a5">
    <w:name w:val="footer"/>
    <w:basedOn w:val="a"/>
    <w:link w:val="a6"/>
    <w:uiPriority w:val="99"/>
    <w:unhideWhenUsed/>
    <w:rsid w:val="00244B85"/>
    <w:pPr>
      <w:tabs>
        <w:tab w:val="center" w:pos="4153"/>
        <w:tab w:val="right" w:pos="8306"/>
      </w:tabs>
    </w:pPr>
  </w:style>
  <w:style w:type="character" w:customStyle="1" w:styleId="a6">
    <w:name w:val="页脚 字符"/>
    <w:basedOn w:val="a0"/>
    <w:link w:val="a5"/>
    <w:uiPriority w:val="99"/>
    <w:rsid w:val="00244B85"/>
  </w:style>
  <w:style w:type="character" w:styleId="a7">
    <w:name w:val="line number"/>
    <w:basedOn w:val="a0"/>
    <w:uiPriority w:val="99"/>
    <w:semiHidden/>
    <w:unhideWhenUsed/>
    <w:rsid w:val="00244B85"/>
  </w:style>
  <w:style w:type="character" w:styleId="a8">
    <w:name w:val="Hyperlink"/>
    <w:basedOn w:val="a0"/>
    <w:uiPriority w:val="99"/>
    <w:unhideWhenUsed/>
    <w:rsid w:val="0070480A"/>
    <w:rPr>
      <w:color w:val="0563C1"/>
      <w:u w:val="single"/>
    </w:rPr>
  </w:style>
  <w:style w:type="character" w:styleId="a9">
    <w:name w:val="FollowedHyperlink"/>
    <w:basedOn w:val="a0"/>
    <w:uiPriority w:val="99"/>
    <w:semiHidden/>
    <w:unhideWhenUsed/>
    <w:rsid w:val="0070480A"/>
    <w:rPr>
      <w:color w:val="954F72"/>
      <w:u w:val="single"/>
    </w:rPr>
  </w:style>
  <w:style w:type="paragraph" w:customStyle="1" w:styleId="msonormal0">
    <w:name w:val="msonormal"/>
    <w:basedOn w:val="a"/>
    <w:rsid w:val="0070480A"/>
    <w:pPr>
      <w:spacing w:before="100" w:beforeAutospacing="1" w:after="100" w:afterAutospacing="1"/>
      <w:jc w:val="left"/>
    </w:pPr>
    <w:rPr>
      <w:rFonts w:eastAsia="Times New Roman" w:cs="Times New Roman"/>
      <w:kern w:val="0"/>
      <w:szCs w:val="24"/>
    </w:rPr>
  </w:style>
  <w:style w:type="paragraph" w:customStyle="1" w:styleId="xl65">
    <w:name w:val="xl65"/>
    <w:basedOn w:val="a"/>
    <w:rsid w:val="0070480A"/>
    <w:pPr>
      <w:pBdr>
        <w:top w:val="single" w:sz="8" w:space="0" w:color="auto"/>
      </w:pBdr>
      <w:spacing w:before="100" w:beforeAutospacing="1" w:after="100" w:afterAutospacing="1"/>
      <w:jc w:val="left"/>
      <w:textAlignment w:val="center"/>
    </w:pPr>
    <w:rPr>
      <w:rFonts w:eastAsia="Times New Roman" w:cs="Times New Roman"/>
      <w:b/>
      <w:bCs/>
      <w:kern w:val="0"/>
      <w:sz w:val="21"/>
      <w:szCs w:val="21"/>
    </w:rPr>
  </w:style>
  <w:style w:type="paragraph" w:customStyle="1" w:styleId="xl66">
    <w:name w:val="xl66"/>
    <w:basedOn w:val="a"/>
    <w:rsid w:val="0070480A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jc w:val="left"/>
      <w:textAlignment w:val="center"/>
    </w:pPr>
    <w:rPr>
      <w:rFonts w:eastAsia="Times New Roman" w:cs="Times New Roman"/>
      <w:b/>
      <w:bCs/>
      <w:kern w:val="0"/>
      <w:sz w:val="21"/>
      <w:szCs w:val="21"/>
    </w:rPr>
  </w:style>
  <w:style w:type="paragraph" w:customStyle="1" w:styleId="xl67">
    <w:name w:val="xl67"/>
    <w:basedOn w:val="a"/>
    <w:rsid w:val="0070480A"/>
    <w:pPr>
      <w:pBdr>
        <w:bottom w:val="single" w:sz="8" w:space="0" w:color="auto"/>
      </w:pBdr>
      <w:spacing w:before="100" w:beforeAutospacing="1" w:after="100" w:afterAutospacing="1"/>
      <w:jc w:val="left"/>
      <w:textAlignment w:val="center"/>
    </w:pPr>
    <w:rPr>
      <w:rFonts w:eastAsia="Times New Roman" w:cs="Times New Roman"/>
      <w:b/>
      <w:bCs/>
      <w:kern w:val="0"/>
      <w:sz w:val="21"/>
      <w:szCs w:val="21"/>
    </w:rPr>
  </w:style>
  <w:style w:type="paragraph" w:customStyle="1" w:styleId="xl68">
    <w:name w:val="xl68"/>
    <w:basedOn w:val="a"/>
    <w:rsid w:val="0070480A"/>
    <w:pPr>
      <w:spacing w:before="100" w:beforeAutospacing="1" w:after="100" w:afterAutospacing="1"/>
      <w:jc w:val="left"/>
      <w:textAlignment w:val="center"/>
    </w:pPr>
    <w:rPr>
      <w:rFonts w:eastAsia="Times New Roman" w:cs="Times New Roman"/>
      <w:kern w:val="0"/>
      <w:sz w:val="21"/>
      <w:szCs w:val="21"/>
    </w:rPr>
  </w:style>
  <w:style w:type="paragraph" w:customStyle="1" w:styleId="xl69">
    <w:name w:val="xl69"/>
    <w:basedOn w:val="a"/>
    <w:rsid w:val="0070480A"/>
    <w:pPr>
      <w:spacing w:before="100" w:beforeAutospacing="1" w:after="100" w:afterAutospacing="1"/>
      <w:jc w:val="left"/>
      <w:textAlignment w:val="center"/>
    </w:pPr>
    <w:rPr>
      <w:rFonts w:eastAsia="Times New Roman" w:cs="Times New Roman"/>
      <w:b/>
      <w:bCs/>
      <w:kern w:val="0"/>
      <w:sz w:val="21"/>
      <w:szCs w:val="21"/>
    </w:rPr>
  </w:style>
  <w:style w:type="paragraph" w:customStyle="1" w:styleId="xl70">
    <w:name w:val="xl70"/>
    <w:basedOn w:val="a"/>
    <w:rsid w:val="0070480A"/>
    <w:pPr>
      <w:pBdr>
        <w:bottom w:val="single" w:sz="8" w:space="0" w:color="auto"/>
      </w:pBdr>
      <w:spacing w:before="100" w:beforeAutospacing="1" w:after="100" w:afterAutospacing="1"/>
      <w:jc w:val="left"/>
      <w:textAlignment w:val="center"/>
    </w:pPr>
    <w:rPr>
      <w:rFonts w:eastAsia="Times New Roman" w:cs="Times New Roman"/>
      <w:kern w:val="0"/>
      <w:sz w:val="21"/>
      <w:szCs w:val="21"/>
    </w:rPr>
  </w:style>
  <w:style w:type="paragraph" w:customStyle="1" w:styleId="EndNoteBibliographyTitle">
    <w:name w:val="EndNote Bibliography Title"/>
    <w:basedOn w:val="a"/>
    <w:link w:val="EndNoteBibliographyTitle0"/>
    <w:rsid w:val="006514DB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514DB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6514DB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6514DB"/>
    <w:rPr>
      <w:rFonts w:cs="Times New Roman"/>
      <w:noProof/>
    </w:rPr>
  </w:style>
  <w:style w:type="character" w:styleId="aa">
    <w:name w:val="Unresolved Mention"/>
    <w:basedOn w:val="a0"/>
    <w:uiPriority w:val="99"/>
    <w:semiHidden/>
    <w:unhideWhenUsed/>
    <w:rsid w:val="006514DB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E04BD8"/>
    <w:rPr>
      <w:rFonts w:eastAsiaTheme="majorEastAsia" w:cstheme="majorBidi"/>
      <w:color w:val="2F5496" w:themeColor="accent1" w:themeShade="BF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694654"/>
    <w:pPr>
      <w:spacing w:line="259" w:lineRule="auto"/>
      <w:jc w:val="left"/>
      <w:outlineLvl w:val="9"/>
    </w:pPr>
    <w:rPr>
      <w:rFonts w:asciiTheme="majorHAnsi" w:hAnsiTheme="majorHAnsi"/>
      <w:kern w:val="0"/>
      <w:sz w:val="32"/>
      <w:lang w:eastAsia="en-US"/>
    </w:rPr>
  </w:style>
  <w:style w:type="paragraph" w:styleId="TOC1">
    <w:name w:val="toc 1"/>
    <w:basedOn w:val="a"/>
    <w:next w:val="a"/>
    <w:autoRedefine/>
    <w:uiPriority w:val="39"/>
    <w:unhideWhenUsed/>
    <w:rsid w:val="00694654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176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44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1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7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61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unhongwen@nankai.edu.cn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yimingyao@nankai.edu.cn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4E1A57-A581-4598-957E-30D6AA91DE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8</TotalTime>
  <Pages>14</Pages>
  <Words>1906</Words>
  <Characters>10867</Characters>
  <Application>Microsoft Office Word</Application>
  <DocSecurity>0</DocSecurity>
  <Lines>90</Lines>
  <Paragraphs>25</Paragraphs>
  <ScaleCrop>false</ScaleCrop>
  <Company/>
  <LinksUpToDate>false</LinksUpToDate>
  <CharactersWithSpaces>12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 Wang</dc:creator>
  <cp:keywords/>
  <dc:description/>
  <cp:lastModifiedBy>Bin Wang</cp:lastModifiedBy>
  <cp:revision>16</cp:revision>
  <dcterms:created xsi:type="dcterms:W3CDTF">2025-06-06T02:38:00Z</dcterms:created>
  <dcterms:modified xsi:type="dcterms:W3CDTF">2025-06-15T20:37:00Z</dcterms:modified>
</cp:coreProperties>
</file>